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8048" behindDoc="0" locked="0" layoutInCell="1" allowOverlap="1" wp14:anchorId="1183D862" wp14:editId="644526F8">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9024" behindDoc="0" locked="0" layoutInCell="1" allowOverlap="1" wp14:anchorId="4631217C" wp14:editId="4BF4E06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3C0C69"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90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3C0C69"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headerReference w:type="even" r:id="rId12"/>
          <w:headerReference w:type="default" r:id="rId13"/>
          <w:footerReference w:type="even" r:id="rId14"/>
          <w:footerReference w:type="default" r:id="rId15"/>
          <w:headerReference w:type="first" r:id="rId16"/>
          <w:footerReference w:type="first" r:id="rId1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B4CEE9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9DB8C8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8"/>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2BF2BF64" w:rsidR="002E50B3" w:rsidRDefault="00CD2CE3" w:rsidP="00CD2CE3">
      <w:pPr>
        <w:pStyle w:val="Caption"/>
      </w:pPr>
      <w:bookmarkStart w:id="8" w:name="_Ref23786357"/>
      <w:r w:rsidRPr="002E50B3">
        <w:rPr>
          <w:noProof/>
          <w:lang w:eastAsia="en-AU"/>
        </w:rPr>
        <w:drawing>
          <wp:anchor distT="0" distB="0" distL="114300" distR="114300" simplePos="0" relativeHeight="251650048" behindDoc="0" locked="0" layoutInCell="1" allowOverlap="1" wp14:anchorId="2377B65E" wp14:editId="0C51568A">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CE7E21">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5168" behindDoc="0" locked="0" layoutInCell="1" allowOverlap="1" wp14:anchorId="7F6CF5AB" wp14:editId="2771A96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20">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2FBBC406"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CE7E21">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0EAD428"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3056" behindDoc="0" locked="0" layoutInCell="1" allowOverlap="1" wp14:anchorId="511D82E5" wp14:editId="4E7D8467">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22">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305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3"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4"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CE7E21">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3360" behindDoc="0" locked="0" layoutInCell="1" allowOverlap="1" wp14:anchorId="451B4D49" wp14:editId="30032D74">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5">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690E707F"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CE7E21">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134DFBF1" w:rsidR="008E0978" w:rsidRDefault="006F7942" w:rsidP="00B83749">
      <w:pPr>
        <w:spacing w:line="360" w:lineRule="auto"/>
      </w:pPr>
      <w:r>
        <w:rPr>
          <w:noProof/>
          <w:lang w:eastAsia="en-AU"/>
        </w:rPr>
        <w:drawing>
          <wp:anchor distT="0" distB="0" distL="114300" distR="114300" simplePos="0" relativeHeight="251656192" behindDoc="0" locked="0" layoutInCell="1" allowOverlap="1" wp14:anchorId="050A944A" wp14:editId="6DB84435">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729A91A1"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CE7E21">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4080" behindDoc="0" locked="0" layoutInCell="1" allowOverlap="1" wp14:anchorId="43FE470E" wp14:editId="511D9665">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21A149D9" wp14:editId="771F8551">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76AE21F2" wp14:editId="0F4A7275">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64C075D3" wp14:editId="3615BA10">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0D2E0864" wp14:editId="7A8FBD31">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1B571BBB" wp14:editId="775A08A5">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68666DFA" wp14:editId="540A87E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0464" behindDoc="0" locked="0" layoutInCell="1" allowOverlap="1" wp14:anchorId="099EA496" wp14:editId="330D247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8416" behindDoc="0" locked="0" layoutInCell="1" allowOverlap="1" wp14:anchorId="1C16F66F" wp14:editId="1A3C4711">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5E3CC2BA" wp14:editId="157F114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313DDCFC" wp14:editId="46C56EF6">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13912C09" wp14:editId="1F3E9B60">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8656" behindDoc="0" locked="0" layoutInCell="1" allowOverlap="1" wp14:anchorId="0E165ECB" wp14:editId="3FDB7AB5">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7D8E9E6E" wp14:editId="61FF3A82">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502EAF39" wp14:editId="1774756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4489FEBB" wp14:editId="69C7D025">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3232" behindDoc="0" locked="0" layoutInCell="1" allowOverlap="1" wp14:anchorId="4DB54BE4" wp14:editId="31890757">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0A4CD81F" wp14:editId="70EB5DA8">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1FCD5352" w:rsidR="005F53DD" w:rsidRDefault="00B83749" w:rsidP="00D5055C">
      <w:pPr>
        <w:pStyle w:val="Caption"/>
      </w:pPr>
      <w:bookmarkStart w:id="24" w:name="_Ref23790995"/>
      <w:r>
        <w:rPr>
          <w:noProof/>
          <w:lang w:eastAsia="en-AU"/>
        </w:rPr>
        <w:drawing>
          <wp:anchor distT="0" distB="0" distL="114300" distR="114300" simplePos="0" relativeHeight="251799552" behindDoc="0" locked="0" layoutInCell="1" allowOverlap="1" wp14:anchorId="2E3A1D80" wp14:editId="1074FA0F">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7">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CE7E21">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09B52785" wp14:editId="72A9C705">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128C9404" wp14:editId="7645062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63878E30" wp14:editId="5109B90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4864" behindDoc="0" locked="0" layoutInCell="1" allowOverlap="1" wp14:anchorId="7B1CEA73" wp14:editId="7D0CC1B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48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0"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1"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3B5DAEFE"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CE7E21">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1FA26C0"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AE13261" w:rsidR="004E7070" w:rsidRDefault="004E7070" w:rsidP="004E7070">
      <w:pPr>
        <w:pStyle w:val="Caption"/>
      </w:pPr>
      <w:r>
        <w:rPr>
          <w:noProof/>
          <w:lang w:eastAsia="en-AU"/>
        </w:rPr>
        <w:lastRenderedPageBreak/>
        <w:drawing>
          <wp:anchor distT="0" distB="0" distL="114300" distR="114300" simplePos="0" relativeHeight="251774976" behindDoc="0" locked="0" layoutInCell="1" allowOverlap="1" wp14:anchorId="3C4AE1DB" wp14:editId="6D70B12B">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CE7E21">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1CA522AA"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425046">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1102B888"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CE7E21">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6000" behindDoc="0" locked="0" layoutInCell="1" allowOverlap="1" wp14:anchorId="3A711CF1" wp14:editId="1749AC3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797D6F46" w:rsidR="00B56F23" w:rsidRDefault="00674A14" w:rsidP="002E6F4B">
      <w:pPr>
        <w:spacing w:line="360" w:lineRule="auto"/>
      </w:pPr>
      <w:r>
        <w:rPr>
          <w:noProof/>
          <w:lang w:eastAsia="en-AU"/>
        </w:rPr>
        <w:drawing>
          <wp:anchor distT="0" distB="0" distL="114300" distR="114300" simplePos="0" relativeHeight="251660288" behindDoc="0" locked="0" layoutInCell="1" allowOverlap="1" wp14:anchorId="2EFE5808" wp14:editId="0061967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4D3A0FBD"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CE7E21">
        <w:rPr>
          <w:noProof/>
        </w:rPr>
        <w:t>10</w:t>
      </w:r>
      <w:r w:rsidR="00891721">
        <w:rPr>
          <w:noProof/>
        </w:rPr>
        <w:fldChar w:fldCharType="end"/>
      </w:r>
      <w:bookmarkEnd w:id="44"/>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1840" behindDoc="0" locked="0" layoutInCell="1" allowOverlap="1" wp14:anchorId="45E315F9" wp14:editId="3AD67287">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18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6"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5081F643"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CE7E21">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45C742A6" w:rsidR="0064617F" w:rsidRDefault="0064617F" w:rsidP="002E6F4B">
      <w:pPr>
        <w:spacing w:line="360" w:lineRule="auto"/>
        <w:ind w:left="360"/>
      </w:pPr>
      <w:r>
        <w:rPr>
          <w:noProof/>
          <w:lang w:eastAsia="en-AU"/>
        </w:rPr>
        <w:drawing>
          <wp:anchor distT="0" distB="0" distL="114300" distR="114300" simplePos="0" relativeHeight="251661312" behindDoc="0" locked="0" layoutInCell="1" allowOverlap="1" wp14:anchorId="7DC0315A" wp14:editId="4FF4855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7">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39F4EE63"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CE7E21">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425046">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2D13C855" w:rsidR="002E0AB7" w:rsidRDefault="00F46CF7" w:rsidP="00F46CF7">
      <w:pPr>
        <w:pStyle w:val="Caption"/>
      </w:pPr>
      <w:bookmarkStart w:id="50" w:name="_Ref23792071"/>
      <w:r>
        <w:rPr>
          <w:noProof/>
          <w:lang w:eastAsia="en-AU"/>
        </w:rPr>
        <w:lastRenderedPageBreak/>
        <w:drawing>
          <wp:anchor distT="0" distB="0" distL="114300" distR="114300" simplePos="0" relativeHeight="251665408" behindDoc="0" locked="0" layoutInCell="1" allowOverlap="1" wp14:anchorId="5A1B7663" wp14:editId="72ABB909">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8">
                      <a:extLst>
                        <a:ext uri="{BEBA8EAE-BF5A-486C-A8C5-ECC9F3942E4B}">
                          <a14:imgProps xmlns:a14="http://schemas.microsoft.com/office/drawing/2010/main">
                            <a14:imgLayer r:embed="rId39">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CE7E21">
        <w:rPr>
          <w:noProof/>
        </w:rPr>
        <w:t>13</w:t>
      </w:r>
      <w:r w:rsidR="00891721">
        <w:rPr>
          <w:noProof/>
        </w:rPr>
        <w:fldChar w:fldCharType="end"/>
      </w:r>
      <w:bookmarkEnd w:id="50"/>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4384" behindDoc="0" locked="0" layoutInCell="1" allowOverlap="1" wp14:anchorId="7043AE8F" wp14:editId="40E6801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0">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2180F0A0" w:rsidR="00F46CF7" w:rsidRDefault="00F46CF7" w:rsidP="00F46CF7">
      <w:pPr>
        <w:pStyle w:val="Caption"/>
      </w:pPr>
      <w:bookmarkStart w:id="51" w:name="_Ref23792082"/>
      <w:r>
        <w:t xml:space="preserve">Figure </w:t>
      </w:r>
      <w:r w:rsidR="00891721">
        <w:fldChar w:fldCharType="begin"/>
      </w:r>
      <w:r w:rsidR="00891721">
        <w:instrText xml:space="preserve"> SEQ Figure \* ARABIC </w:instrText>
      </w:r>
      <w:r w:rsidR="00891721">
        <w:fldChar w:fldCharType="separate"/>
      </w:r>
      <w:r w:rsidR="00CE7E21">
        <w:rPr>
          <w:noProof/>
        </w:rPr>
        <w:t>14</w:t>
      </w:r>
      <w:r w:rsidR="00891721">
        <w:rPr>
          <w:noProof/>
        </w:rPr>
        <w:fldChar w:fldCharType="end"/>
      </w:r>
      <w:bookmarkEnd w:id="51"/>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lastRenderedPageBreak/>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t>Interfaces</w:t>
      </w:r>
      <w:bookmarkEnd w:id="57"/>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425046">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425046">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72DBC62" w:rsidR="00D96EA9" w:rsidRDefault="00B62A84" w:rsidP="002E6F4B">
      <w:pPr>
        <w:spacing w:line="360" w:lineRule="auto"/>
        <w:ind w:left="360"/>
      </w:pPr>
      <w:r>
        <w:rPr>
          <w:noProof/>
          <w:lang w:eastAsia="en-AU"/>
        </w:rPr>
        <w:drawing>
          <wp:anchor distT="0" distB="0" distL="114300" distR="114300" simplePos="0" relativeHeight="251801600" behindDoc="0" locked="0" layoutInCell="1" allowOverlap="1" wp14:anchorId="4B289554" wp14:editId="65CCA28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1">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3CE841B1"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CE7E21">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lastRenderedPageBreak/>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3472" behindDoc="0" locked="0" layoutInCell="1" allowOverlap="1" wp14:anchorId="28CD18E5" wp14:editId="768433BD">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Pr="00056B50">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53BB90C"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5888" behindDoc="0" locked="0" layoutInCell="1" allowOverlap="1" wp14:anchorId="162B052C" wp14:editId="48C1CEEC">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CE7E21">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4675DDF9"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0096" behindDoc="0" locked="0" layoutInCell="1" allowOverlap="1" wp14:anchorId="680B6298" wp14:editId="4E2C17EA">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43">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F2577A" w:rsidRDefault="00F2577A"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F2577A" w:rsidRDefault="00F2577A"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F2577A" w:rsidRDefault="00F2577A"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F2577A" w:rsidRDefault="00F2577A"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0096;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44"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F2577A" w:rsidRDefault="00F2577A"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F2577A" w:rsidRDefault="00F2577A"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F2577A" w:rsidRDefault="00F2577A"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F2577A" w:rsidRDefault="00F2577A"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CE7E21">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1120" behindDoc="0" locked="0" layoutInCell="1" allowOverlap="1" wp14:anchorId="03F10A99" wp14:editId="0C9E403B">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72CDE9E3"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CE7E21">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2144" behindDoc="0" locked="0" layoutInCell="1" allowOverlap="1" wp14:anchorId="02AA5457" wp14:editId="2E12D134">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70403644"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CE7E21">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072ABC1E" w:rsidR="00313383" w:rsidRDefault="003C31EF" w:rsidP="005430F7">
      <w:pPr>
        <w:pStyle w:val="Caption"/>
      </w:pPr>
      <w:bookmarkStart w:id="76" w:name="_Ref42110084"/>
      <w:r>
        <w:rPr>
          <w:noProof/>
        </w:rPr>
        <w:lastRenderedPageBreak/>
        <w:drawing>
          <wp:anchor distT="0" distB="0" distL="114300" distR="114300" simplePos="0" relativeHeight="251647999" behindDoc="0" locked="0" layoutInCell="1" allowOverlap="1" wp14:anchorId="20FBABCA" wp14:editId="22F09375">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3168" behindDoc="0" locked="0" layoutInCell="1" allowOverlap="1" wp14:anchorId="54FCD3FF" wp14:editId="0255A1A3">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CE7E21">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4E48926D"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CE7E21">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425046">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425046">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8960" behindDoc="0" locked="0" layoutInCell="1" allowOverlap="1" wp14:anchorId="48699E42" wp14:editId="2A268B2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521F2968"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CE7E21">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3648" behindDoc="0" locked="0" layoutInCell="1" allowOverlap="1" wp14:anchorId="1A2EC167" wp14:editId="23B660EC">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3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3C0B72FC"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CE7E21">
        <w:rPr>
          <w:noProof/>
        </w:rPr>
        <w:t>23</w:t>
      </w:r>
      <w:r w:rsidR="00891721">
        <w:rPr>
          <w:noProof/>
        </w:rPr>
        <w:fldChar w:fldCharType="end"/>
      </w:r>
      <w:bookmarkEnd w:id="89"/>
      <w:r>
        <w:rPr>
          <w:noProof/>
        </w:rPr>
        <w:drawing>
          <wp:anchor distT="0" distB="0" distL="114300" distR="114300" simplePos="0" relativeHeight="251804672" behindDoc="0" locked="0" layoutInCell="1" allowOverlap="1" wp14:anchorId="1E211861" wp14:editId="26B0F5DC">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033E2773"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3952" behindDoc="0" locked="0" layoutInCell="1" allowOverlap="1" wp14:anchorId="4C29BFAD" wp14:editId="6DD4AE4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1"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52"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5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39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54"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5"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6"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CE7E21">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3255CB94" w:rsidR="00BF28BA" w:rsidRDefault="002C3FE7" w:rsidP="003E5CC3">
      <w:pPr>
        <w:pStyle w:val="Caption"/>
      </w:pPr>
      <w:bookmarkStart w:id="96" w:name="_Ref24022148"/>
      <w:r>
        <w:rPr>
          <w:noProof/>
          <w:color w:val="222222"/>
        </w:rPr>
        <w:lastRenderedPageBreak/>
        <w:drawing>
          <wp:anchor distT="0" distB="0" distL="114300" distR="114300" simplePos="0" relativeHeight="251777024" behindDoc="0" locked="0" layoutInCell="1" allowOverlap="1" wp14:anchorId="5562EFB3" wp14:editId="132E737F">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CE7E21">
        <w:rPr>
          <w:noProof/>
        </w:rPr>
        <w:t>25</w:t>
      </w:r>
      <w:r w:rsidR="00891721">
        <w:rPr>
          <w:noProof/>
        </w:rPr>
        <w:fldChar w:fldCharType="end"/>
      </w:r>
      <w:bookmarkEnd w:id="96"/>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7568" behindDoc="0" locked="0" layoutInCell="1" allowOverlap="1" wp14:anchorId="4020A78A" wp14:editId="78118E4C">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9">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75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0"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1"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4B565E0C"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CE7E21">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0768" behindDoc="0" locked="0" layoutInCell="1" allowOverlap="1" wp14:anchorId="6AD21EB4" wp14:editId="548CFE88">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2E74F78C"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CE7E21">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309B4695"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CE7E21">
        <w:t xml:space="preserve">Figure </w:t>
      </w:r>
      <w:r w:rsidR="00CE7E21">
        <w:rPr>
          <w:noProof/>
        </w:rPr>
        <w:t>28</w:t>
      </w:r>
      <w:r w:rsidR="00CE7E21">
        <w:fldChar w:fldCharType="end"/>
      </w:r>
      <w:r w:rsidR="009C5FE1">
        <w:t>.</w:t>
      </w:r>
    </w:p>
    <w:p w14:paraId="52C7A073" w14:textId="3823369C" w:rsidR="00CE7E21" w:rsidRDefault="00CE7E21" w:rsidP="00CE7E21">
      <w:pPr>
        <w:pStyle w:val="Caption"/>
      </w:pPr>
      <w:bookmarkStart w:id="101" w:name="_Ref43368787"/>
      <w:r>
        <w:t xml:space="preserve">Figure </w:t>
      </w:r>
      <w:r>
        <w:fldChar w:fldCharType="begin"/>
      </w:r>
      <w:r>
        <w:instrText xml:space="preserve"> SEQ Figure \* ARABIC </w:instrText>
      </w:r>
      <w:r>
        <w:fldChar w:fldCharType="separate"/>
      </w:r>
      <w:r>
        <w:rPr>
          <w:noProof/>
        </w:rPr>
        <w:t>28</w:t>
      </w:r>
      <w:r>
        <w:fldChar w:fldCharType="end"/>
      </w:r>
      <w:bookmarkEnd w:id="101"/>
      <w:r>
        <w:rPr>
          <w:noProof/>
        </w:rPr>
        <w:drawing>
          <wp:anchor distT="0" distB="0" distL="114300" distR="114300" simplePos="0" relativeHeight="251823104" behindDoc="0" locked="0" layoutInCell="1" allowOverlap="1" wp14:anchorId="01686EC9" wp14:editId="1A6DFE45">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63">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64"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0E13B63D"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81391F">
        <w:instrText xml:space="preserve"> ADDIN EN.CITE &lt;EndNote&gt;&lt;Cite&gt;&lt;Author&gt;Middleton&lt;/Author&gt;&lt;Year&gt;2020&lt;/Year&gt;&lt;RecNum&gt;97&lt;/RecNum&gt;&lt;DisplayText&gt;[100]&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81391F">
        <w:rPr>
          <w:noProof/>
        </w:rPr>
        <w:t>[100]</w:t>
      </w:r>
      <w:r w:rsidR="0081391F">
        <w:fldChar w:fldCharType="end"/>
      </w:r>
      <w:r w:rsidR="00CE7E21">
        <w:t xml:space="preserve">. </w:t>
      </w:r>
      <w:r w:rsidR="0081391F">
        <w:t xml:space="preserve">A mock </w:t>
      </w:r>
      <w:r w:rsidR="00EA521B">
        <w:t xml:space="preserve">MENG3800 </w:t>
      </w:r>
      <w:r w:rsidR="00EA521B">
        <w:lastRenderedPageBreak/>
        <w:t xml:space="preserve">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3C31EF">
      <w:pPr>
        <w:pStyle w:val="Heading2"/>
        <w:numPr>
          <w:ilvl w:val="1"/>
          <w:numId w:val="25"/>
        </w:numPr>
        <w:tabs>
          <w:tab w:val="left" w:pos="1080"/>
        </w:tabs>
        <w:spacing w:before="0" w:line="320" w:lineRule="atLeast"/>
        <w:ind w:left="1080"/>
        <w:rPr>
          <w:color w:val="000000"/>
          <w:szCs w:val="32"/>
        </w:rPr>
      </w:pPr>
      <w:bookmarkStart w:id="102"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2"/>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3C31EF">
      <w:pPr>
        <w:pStyle w:val="Heading3"/>
        <w:numPr>
          <w:ilvl w:val="2"/>
          <w:numId w:val="25"/>
        </w:numPr>
        <w:spacing w:before="0"/>
        <w:ind w:left="1440"/>
      </w:pPr>
      <w:bookmarkStart w:id="103" w:name="_Toc42799058"/>
      <w:r>
        <w:t>Functionality Testing of ADS1299</w:t>
      </w:r>
      <w:bookmarkEnd w:id="103"/>
    </w:p>
    <w:p w14:paraId="10A0A623" w14:textId="60B853D1" w:rsidR="00D57314" w:rsidRDefault="00086EFC" w:rsidP="0066109E">
      <w:pPr>
        <w:pStyle w:val="NormalWeb"/>
        <w:spacing w:before="0" w:beforeAutospacing="0" w:after="0" w:afterAutospacing="0" w:line="360" w:lineRule="auto"/>
        <w:ind w:left="720"/>
        <w:rPr>
          <w:color w:val="000000"/>
        </w:rPr>
      </w:pPr>
      <w:r>
        <w:rPr>
          <w:noProof/>
          <w:color w:val="000000"/>
        </w:rPr>
        <w:drawing>
          <wp:anchor distT="0" distB="0" distL="114300" distR="114300" simplePos="0" relativeHeight="251820032" behindDoc="0" locked="0" layoutInCell="1" allowOverlap="1" wp14:anchorId="1C81736D" wp14:editId="3E445827">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5">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t xml:space="preserve">Figure </w:t>
      </w:r>
      <w:r>
        <w:rPr>
          <w:noProof/>
        </w:rPr>
        <w:t>28</w:t>
      </w:r>
      <w:r>
        <w:rPr>
          <w:color w:val="000000"/>
        </w:rPr>
        <w:fldChar w:fldCharType="end"/>
      </w:r>
      <w:r w:rsidR="00A06462">
        <w:rPr>
          <w:color w:val="000000"/>
        </w:rPr>
        <w:t xml:space="preserve">. </w:t>
      </w:r>
    </w:p>
    <w:p w14:paraId="6E44E029" w14:textId="2929C4B4" w:rsidR="006B29B6" w:rsidRDefault="00086EFC" w:rsidP="00086EFC">
      <w:pPr>
        <w:pStyle w:val="Caption"/>
        <w:rPr>
          <w:color w:val="000000"/>
        </w:rPr>
      </w:pPr>
      <w:bookmarkStart w:id="104" w:name="_Ref43321625"/>
      <w:r>
        <w:t xml:space="preserve">Figure </w:t>
      </w:r>
      <w:r>
        <w:fldChar w:fldCharType="begin"/>
      </w:r>
      <w:r>
        <w:instrText xml:space="preserve"> SEQ Figure \* ARABIC </w:instrText>
      </w:r>
      <w:r>
        <w:fldChar w:fldCharType="separate"/>
      </w:r>
      <w:r w:rsidR="00CE7E21">
        <w:rPr>
          <w:noProof/>
        </w:rPr>
        <w:t>29</w:t>
      </w:r>
      <w:r>
        <w:fldChar w:fldCharType="end"/>
      </w:r>
      <w:bookmarkEnd w:id="104"/>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5" w:name="_Toc42799060"/>
      <w:r w:rsidRPr="0054577F">
        <w:t>Establishment of the Bluetooth Link</w:t>
      </w:r>
      <w:bookmarkEnd w:id="105"/>
    </w:p>
    <w:p w14:paraId="25595444" w14:textId="4E34EF94" w:rsidR="003D6CE1" w:rsidRDefault="003D6CE1" w:rsidP="003D6CE1">
      <w:pPr>
        <w:pStyle w:val="NormalWeb"/>
        <w:spacing w:before="0" w:beforeAutospacing="0" w:after="0" w:afterAutospacing="0" w:line="360" w:lineRule="auto"/>
        <w:ind w:left="72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6" w:name="_Toc42799059"/>
      <w:r w:rsidRPr="0054577F">
        <w:t xml:space="preserve">EEG Data Acquisition </w:t>
      </w:r>
      <w:r w:rsidR="0054577F">
        <w:t xml:space="preserve">using the </w:t>
      </w:r>
      <w:r w:rsidRPr="0054577F">
        <w:t>ADS1299</w:t>
      </w:r>
      <w:bookmarkEnd w:id="106"/>
    </w:p>
    <w:p w14:paraId="54A8A8D5" w14:textId="7DBA1B72" w:rsidR="008E3368" w:rsidRDefault="008E3368" w:rsidP="0066109E">
      <w:pPr>
        <w:pStyle w:val="NormalWeb"/>
        <w:spacing w:before="0" w:beforeAutospacing="0" w:after="0" w:afterAutospacing="0" w:line="360" w:lineRule="auto"/>
        <w:ind w:left="72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7572F">
        <w:t xml:space="preserve">Figure </w:t>
      </w:r>
      <w:r w:rsidR="00E7572F">
        <w:rPr>
          <w:noProof/>
        </w:rPr>
        <w:t>2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311BC91" w:rsidR="00607D8C" w:rsidRDefault="00607D8C" w:rsidP="00607D8C">
      <w:pPr>
        <w:pStyle w:val="Caption"/>
      </w:pPr>
      <w:bookmarkStart w:id="107" w:name="_Ref43324779"/>
      <w:r>
        <w:lastRenderedPageBreak/>
        <w:t xml:space="preserve">Figure </w:t>
      </w:r>
      <w:r>
        <w:fldChar w:fldCharType="begin"/>
      </w:r>
      <w:r>
        <w:instrText xml:space="preserve"> SEQ Figure \* ARABIC </w:instrText>
      </w:r>
      <w:r>
        <w:fldChar w:fldCharType="separate"/>
      </w:r>
      <w:r w:rsidR="00CE7E21">
        <w:rPr>
          <w:noProof/>
        </w:rPr>
        <w:t>30</w:t>
      </w:r>
      <w:r>
        <w:fldChar w:fldCharType="end"/>
      </w:r>
      <w:bookmarkEnd w:id="107"/>
      <w:r>
        <w:rPr>
          <w:noProof/>
          <w:color w:val="222222"/>
        </w:rPr>
        <w:drawing>
          <wp:anchor distT="0" distB="0" distL="114300" distR="114300" simplePos="0" relativeHeight="251821056" behindDoc="0" locked="0" layoutInCell="1" allowOverlap="1" wp14:anchorId="500741E5" wp14:editId="50B5EB15">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6">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66C404E8" w:rsidR="00EB63A4" w:rsidRDefault="00EB63A4" w:rsidP="003E1DEC">
      <w:pPr>
        <w:spacing w:line="360" w:lineRule="auto"/>
        <w:ind w:left="72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E1DEC">
        <w:t xml:space="preserve">Figure </w:t>
      </w:r>
      <w:r w:rsidR="003E1DEC">
        <w:rPr>
          <w:noProof/>
        </w:rPr>
        <w:t>30</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22080" behindDoc="0" locked="0" layoutInCell="1" allowOverlap="1" wp14:anchorId="37931581" wp14:editId="6E08674F">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7">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42EF91EC" w:rsidR="003E1DEC" w:rsidRPr="00EB63A4" w:rsidRDefault="003E1DEC" w:rsidP="003E1DEC">
      <w:pPr>
        <w:pStyle w:val="Caption"/>
      </w:pPr>
      <w:bookmarkStart w:id="108" w:name="_Ref43323538"/>
      <w:r>
        <w:t xml:space="preserve">Figure </w:t>
      </w:r>
      <w:r>
        <w:fldChar w:fldCharType="begin"/>
      </w:r>
      <w:r>
        <w:instrText xml:space="preserve"> SEQ Figure \* ARABIC </w:instrText>
      </w:r>
      <w:r>
        <w:fldChar w:fldCharType="separate"/>
      </w:r>
      <w:r w:rsidR="00CE7E21">
        <w:rPr>
          <w:noProof/>
        </w:rPr>
        <w:t>31</w:t>
      </w:r>
      <w:r>
        <w:fldChar w:fldCharType="end"/>
      </w:r>
      <w:bookmarkEnd w:id="108"/>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9" w:name="_Toc42799061"/>
      <w:r w:rsidRPr="0054577F">
        <w:t>Generation of the PWM Control Signal</w:t>
      </w:r>
      <w:bookmarkEnd w:id="109"/>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10" w:name="_Toc42799062"/>
      <w:r w:rsidRPr="0054577F">
        <w:t>Calculating the DCT</w:t>
      </w:r>
      <w:bookmarkEnd w:id="110"/>
    </w:p>
    <w:p w14:paraId="04838813" w14:textId="37142ACD"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DB4832">
        <w:t xml:space="preserve">Figure </w:t>
      </w:r>
      <w:r w:rsidR="00DB4832">
        <w:rPr>
          <w:noProof/>
        </w:rPr>
        <w:t>28</w:t>
      </w:r>
      <w:r w:rsidR="00DB4832">
        <w:rPr>
          <w:color w:val="000000"/>
        </w:rPr>
        <w:fldChar w:fldCharType="end"/>
      </w:r>
      <w:r w:rsidR="003D6CE1">
        <w:rPr>
          <w:color w:val="000000"/>
        </w:rPr>
        <w:t>, the output vectors matched identically. Therefore, this test was passed successfully.</w:t>
      </w:r>
    </w:p>
    <w:p w14:paraId="322618F4" w14:textId="747BE393" w:rsidR="00E81741" w:rsidRDefault="00E81741" w:rsidP="00E81741">
      <w:pPr>
        <w:pStyle w:val="Caption"/>
        <w:rPr>
          <w:color w:val="000000"/>
        </w:rPr>
      </w:pPr>
      <w:bookmarkStart w:id="111" w:name="_Ref43139950"/>
      <w:r>
        <w:t xml:space="preserve">Figure </w:t>
      </w:r>
      <w:r>
        <w:fldChar w:fldCharType="begin"/>
      </w:r>
      <w:r>
        <w:instrText xml:space="preserve"> SEQ Figure \* ARABIC </w:instrText>
      </w:r>
      <w:r>
        <w:fldChar w:fldCharType="separate"/>
      </w:r>
      <w:r w:rsidR="00CE7E21">
        <w:rPr>
          <w:noProof/>
        </w:rPr>
        <w:t>32</w:t>
      </w:r>
      <w:r>
        <w:fldChar w:fldCharType="end"/>
      </w:r>
      <w:bookmarkEnd w:id="111"/>
      <w:r>
        <w:rPr>
          <w:noProof/>
          <w:color w:val="000000"/>
        </w:rPr>
        <mc:AlternateContent>
          <mc:Choice Requires="wpg">
            <w:drawing>
              <wp:anchor distT="0" distB="0" distL="114300" distR="114300" simplePos="0" relativeHeight="251819008" behindDoc="0" locked="0" layoutInCell="1" allowOverlap="1" wp14:anchorId="1E3C0144" wp14:editId="183126B9">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8">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9">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90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0"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1"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12" w:name="_Toc42799063"/>
      <w:r w:rsidRPr="0054577F">
        <w:lastRenderedPageBreak/>
        <w:t>Testing the SVM</w:t>
      </w:r>
      <w:bookmarkEnd w:id="112"/>
    </w:p>
    <w:p w14:paraId="5D402769" w14:textId="2B0CD568"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13" w:name="_Toc42799064"/>
      <w:r w:rsidRPr="0054577F">
        <w:t>Classifying Real Time Data</w:t>
      </w:r>
      <w:bookmarkEnd w:id="113"/>
    </w:p>
    <w:p w14:paraId="3D46192D" w14:textId="0E9074D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14" w:name="_Toc42799065"/>
      <w:r>
        <w:t>All Together Now!</w:t>
      </w:r>
      <w:bookmarkEnd w:id="114"/>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5" w:name="_Ref23797823"/>
      <w:bookmarkStart w:id="116" w:name="_Toc42799066"/>
      <w:r>
        <w:t>Generating Classifier Training Data</w:t>
      </w:r>
      <w:bookmarkEnd w:id="115"/>
      <w:bookmarkEnd w:id="116"/>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7" w:name="_Toc42799067"/>
      <w:r>
        <w:t>Training Data Acquisition Setup</w:t>
      </w:r>
      <w:bookmarkEnd w:id="117"/>
    </w:p>
    <w:p w14:paraId="7D90931C" w14:textId="020C70B9" w:rsidR="00CC4963" w:rsidRDefault="001A0514" w:rsidP="0066109E">
      <w:pPr>
        <w:spacing w:line="360" w:lineRule="auto"/>
        <w:ind w:left="720"/>
      </w:pPr>
      <w:r>
        <w:t xml:space="preserve">Since training is a memory-intensive process </w:t>
      </w:r>
      <w:r>
        <w:fldChar w:fldCharType="begin"/>
      </w:r>
      <w:r w:rsidR="0081391F">
        <w:instrText xml:space="preserve"> ADDIN EN.CITE &lt;EndNote&gt;&lt;Cite&gt;&lt;Author&gt;Nalepa&lt;/Author&gt;&lt;Year&gt;2018&lt;/Year&gt;&lt;RecNum&gt;78&lt;/RecNum&gt;&lt;DisplayText&gt;[101]&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81391F">
        <w:rPr>
          <w:noProof/>
        </w:rPr>
        <w:t>[101]</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8" w:name="_Toc42799068"/>
      <w:r>
        <w:t>Training Paradigm</w:t>
      </w:r>
      <w:bookmarkEnd w:id="118"/>
    </w:p>
    <w:p w14:paraId="146BBDEC" w14:textId="05C213CF" w:rsidR="00C816F4" w:rsidRDefault="00204921" w:rsidP="0066109E">
      <w:pPr>
        <w:spacing w:line="360" w:lineRule="auto"/>
        <w:ind w:left="720"/>
      </w:pPr>
      <w:r>
        <w:t>SVM</w:t>
      </w:r>
      <w:r w:rsidR="00C1083C">
        <w:t>s</w:t>
      </w:r>
      <w:r>
        <w:t xml:space="preserve"> are supervised classifiers </w:t>
      </w:r>
      <w:r w:rsidR="00C1083C">
        <w:fldChar w:fldCharType="begin"/>
      </w:r>
      <w:r w:rsidR="0081391F">
        <w:instrText xml:space="preserve"> ADDIN EN.CITE &lt;EndNote&gt;&lt;Cite&gt;&lt;Author&gt;Winters-Hill&lt;/Author&gt;&lt;Year&gt;2007&lt;/Year&gt;&lt;RecNum&gt;79&lt;/RecNum&gt;&lt;DisplayText&gt;[102]&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81391F">
        <w:rPr>
          <w:noProof/>
        </w:rPr>
        <w:t>[102]</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9" w:name="_Ref43058443"/>
      <w:r>
        <w:t xml:space="preserve">Table </w:t>
      </w:r>
      <w:r w:rsidR="00891721">
        <w:fldChar w:fldCharType="begin"/>
      </w:r>
      <w:r w:rsidR="00891721">
        <w:instrText xml:space="preserve"> SEQ Table \* ARABIC </w:instrText>
      </w:r>
      <w:r w:rsidR="00891721">
        <w:fldChar w:fldCharType="separate"/>
      </w:r>
      <w:r w:rsidR="00425046">
        <w:rPr>
          <w:noProof/>
        </w:rPr>
        <w:t>9</w:t>
      </w:r>
      <w:r w:rsidR="00891721">
        <w:rPr>
          <w:noProof/>
        </w:rPr>
        <w:fldChar w:fldCharType="end"/>
      </w:r>
      <w:bookmarkEnd w:id="11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E571FF0"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81391F">
        <w:instrText xml:space="preserve"> ADDIN EN.CITE &lt;EndNote&gt;&lt;Cite&gt;&lt;Author&gt;Nakatani&lt;/Author&gt;&lt;Year&gt;2011&lt;/Year&gt;&lt;RecNum&gt;80&lt;/RecNum&gt;&lt;DisplayText&gt;[103]&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81391F">
        <w:rPr>
          <w:noProof/>
        </w:rPr>
        <w:t>[103]</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w:t>
      </w:r>
      <w:r w:rsidR="0094667F">
        <w:lastRenderedPageBreak/>
        <w:t xml:space="preserve">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36FFF219"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5D1B1AEA" w:rsidR="008D6B2C" w:rsidRPr="000B2192" w:rsidRDefault="00E80552" w:rsidP="00C473B2">
      <w:pPr>
        <w:pStyle w:val="ListParagraph"/>
        <w:numPr>
          <w:ilvl w:val="0"/>
          <w:numId w:val="32"/>
        </w:numPr>
        <w:spacing w:line="360" w:lineRule="auto"/>
        <w:ind w:left="135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D1585">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lastRenderedPageBreak/>
        <w:fldChar w:fldCharType="begin"/>
      </w:r>
      <w:r w:rsidR="0081391F">
        <w:instrText xml:space="preserve"> ADDIN EN.CITE &lt;EndNote&gt;&lt;Cite&gt;&lt;Author&gt;Mahmood&lt;/Author&gt;&lt;Year&gt;2019&lt;/Year&gt;&lt;RecNum&gt;95&lt;/RecNum&gt;&lt;DisplayText&gt;[104]&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81391F">
        <w:rPr>
          <w:noProof/>
        </w:rPr>
        <w:t>[104]</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81391F">
        <w:instrText xml:space="preserve"> ADDIN EN.CITE &lt;EndNote&gt;&lt;Cite&gt;&lt;Author&gt;Grayden&lt;/Author&gt;&lt;Year&gt;2020&lt;/Year&gt;&lt;RecNum&gt;96&lt;/RecNum&gt;&lt;DisplayText&gt;[105]&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81391F">
        <w:rPr>
          <w:noProof/>
        </w:rPr>
        <w:t>[105]</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0" w:name="_Toc42799069"/>
      <w:r>
        <w:lastRenderedPageBreak/>
        <w:t>Conclusion</w:t>
      </w:r>
      <w:bookmarkEnd w:id="120"/>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1" w:name="_Toc42799070"/>
      <w:r>
        <w:lastRenderedPageBreak/>
        <w:t>Reference List</w:t>
      </w:r>
      <w:bookmarkEnd w:id="121"/>
    </w:p>
    <w:p w14:paraId="636BA8A7" w14:textId="77777777" w:rsidR="00692810" w:rsidRDefault="00692810" w:rsidP="00B56F23"/>
    <w:p w14:paraId="3E1103B6" w14:textId="77777777" w:rsidR="00AA4DC2" w:rsidRPr="00AA4DC2" w:rsidRDefault="00692810" w:rsidP="00AA4DC2">
      <w:pPr>
        <w:pStyle w:val="EndNoteBibliography"/>
        <w:ind w:left="720" w:hanging="720"/>
      </w:pPr>
      <w:r>
        <w:fldChar w:fldCharType="begin"/>
      </w:r>
      <w:r>
        <w:instrText xml:space="preserve"> ADDIN EN.REFLIST </w:instrText>
      </w:r>
      <w:r>
        <w:fldChar w:fldCharType="separate"/>
      </w:r>
      <w:r w:rsidR="00AA4DC2" w:rsidRPr="00AA4DC2">
        <w:t>[1]</w:t>
      </w:r>
      <w:r w:rsidR="00AA4DC2" w:rsidRPr="00AA4DC2">
        <w:tab/>
        <w:t xml:space="preserve">L. Walters. (n.d., 3/11/2019). </w:t>
      </w:r>
      <w:r w:rsidR="00AA4DC2" w:rsidRPr="00AA4DC2">
        <w:rPr>
          <w:i/>
        </w:rPr>
        <w:t>Statistics on Hand and Arm Loss</w:t>
      </w:r>
      <w:r w:rsidR="00AA4DC2" w:rsidRPr="00AA4DC2">
        <w:t>. Available: http://www.aboutonehandtyping.com/statistics.html</w:t>
      </w:r>
    </w:p>
    <w:p w14:paraId="2F3ED315" w14:textId="77777777" w:rsidR="00AA4DC2" w:rsidRPr="00AA4DC2" w:rsidRDefault="00AA4DC2" w:rsidP="00AA4DC2">
      <w:pPr>
        <w:pStyle w:val="EndNoteBibliography"/>
        <w:ind w:left="720" w:hanging="720"/>
      </w:pPr>
      <w:r w:rsidRPr="00AA4DC2">
        <w:t>[2]</w:t>
      </w:r>
      <w:r w:rsidRPr="00AA4DC2">
        <w:tab/>
        <w:t xml:space="preserve">Physiopedia contributors. (2019, 3/11/2019). </w:t>
      </w:r>
      <w:r w:rsidRPr="00AA4DC2">
        <w:rPr>
          <w:i/>
        </w:rPr>
        <w:t>Upper Limb Function in Spinal Cord Injury</w:t>
      </w:r>
      <w:r w:rsidRPr="00AA4DC2">
        <w:t>. Available: https://www.physio-pedia.com/index.php?title=Upper_Limb_Function_in_Spinal_Cord_Injury&amp;oldid=215844</w:t>
      </w:r>
    </w:p>
    <w:p w14:paraId="6B7C6024" w14:textId="77777777" w:rsidR="00AA4DC2" w:rsidRPr="00AA4DC2" w:rsidRDefault="00AA4DC2" w:rsidP="00AA4DC2">
      <w:pPr>
        <w:pStyle w:val="EndNoteBibliography"/>
        <w:ind w:left="720" w:hanging="720"/>
      </w:pPr>
      <w:r w:rsidRPr="00AA4DC2">
        <w:t>[3]</w:t>
      </w:r>
      <w:r w:rsidRPr="00AA4DC2">
        <w:tab/>
        <w:t>L. Poltawski</w:t>
      </w:r>
      <w:r w:rsidRPr="00AA4DC2">
        <w:rPr>
          <w:i/>
        </w:rPr>
        <w:t xml:space="preserve"> et al.</w:t>
      </w:r>
      <w:r w:rsidRPr="00AA4DC2">
        <w:t xml:space="preserve">, "Assessing the impact of upper limb disability following stroke: a qualitative enquiry using internet-based personal accounts of stroke survivors," </w:t>
      </w:r>
      <w:r w:rsidRPr="00AA4DC2">
        <w:rPr>
          <w:i/>
        </w:rPr>
        <w:t xml:space="preserve">Disability and Rehabilitation, </w:t>
      </w:r>
      <w:r w:rsidRPr="00AA4DC2">
        <w:t>vol. 38, no. 10, pp. 945-951, 7 May 2016 2015.</w:t>
      </w:r>
    </w:p>
    <w:p w14:paraId="3C77F8AB" w14:textId="77777777" w:rsidR="00AA4DC2" w:rsidRPr="00AA4DC2" w:rsidRDefault="00AA4DC2" w:rsidP="00AA4DC2">
      <w:pPr>
        <w:pStyle w:val="EndNoteBibliography"/>
        <w:ind w:left="720" w:hanging="720"/>
      </w:pPr>
      <w:r w:rsidRPr="00AA4DC2">
        <w:t>[4]</w:t>
      </w:r>
      <w:r w:rsidRPr="00AA4DC2">
        <w:tab/>
        <w:t xml:space="preserve">Disability Benefits Help. (2019, 3/11/2019). </w:t>
      </w:r>
      <w:r w:rsidRPr="00AA4DC2">
        <w:rPr>
          <w:i/>
        </w:rPr>
        <w:t>How Disability is an Upper Extremity Amputation</w:t>
      </w:r>
      <w:r w:rsidRPr="00AA4DC2">
        <w:t>. Available: https://www.disability-benefits-help.org/how-disabling-is-my-condition/upper-extremity-amputation</w:t>
      </w:r>
    </w:p>
    <w:p w14:paraId="443D1E17" w14:textId="77777777" w:rsidR="00AA4DC2" w:rsidRPr="00AA4DC2" w:rsidRDefault="00AA4DC2" w:rsidP="00AA4DC2">
      <w:pPr>
        <w:pStyle w:val="EndNoteBibliography"/>
        <w:ind w:left="720" w:hanging="720"/>
      </w:pPr>
      <w:r w:rsidRPr="00AA4DC2">
        <w:t>[5]</w:t>
      </w:r>
      <w:r w:rsidRPr="00AA4DC2">
        <w:tab/>
        <w:t xml:space="preserve">The Christopher and Dana Reeve Foundation. (2013, 15/09/2019). </w:t>
      </w:r>
      <w:r w:rsidRPr="00AA4DC2">
        <w:rPr>
          <w:i/>
        </w:rPr>
        <w:t>Prevalence of paralysis in the United States</w:t>
      </w:r>
      <w:r w:rsidRPr="00AA4DC2">
        <w:t>. Available: https://www.christopherreeve.org/living-with-paralysis/stats-about-paralysis</w:t>
      </w:r>
    </w:p>
    <w:p w14:paraId="5B0CEAA2" w14:textId="77777777" w:rsidR="00AA4DC2" w:rsidRPr="00AA4DC2" w:rsidRDefault="00AA4DC2" w:rsidP="00AA4DC2">
      <w:pPr>
        <w:pStyle w:val="EndNoteBibliography"/>
        <w:ind w:left="720" w:hanging="720"/>
      </w:pPr>
      <w:r w:rsidRPr="00AA4DC2">
        <w:t>[6]</w:t>
      </w:r>
      <w:r w:rsidRPr="00AA4DC2">
        <w:tab/>
        <w:t xml:space="preserve">L. Garcia, V. Lespinet-Najib, M. Menoret, B. Claverie, J. M.André, and R. Ron-Angevin, "Brain–Computer Interface: Analysis of Different Virtual Keyboards for Improving Usability," </w:t>
      </w:r>
      <w:r w:rsidRPr="00AA4DC2">
        <w:rPr>
          <w:i/>
        </w:rPr>
        <w:t xml:space="preserve">Neuroergonomics, </w:t>
      </w:r>
      <w:r w:rsidRPr="00AA4DC2">
        <w:t>pp. 269-270, 30/11/2018 2018.</w:t>
      </w:r>
    </w:p>
    <w:p w14:paraId="58CEA7A4" w14:textId="77777777" w:rsidR="00AA4DC2" w:rsidRPr="00AA4DC2" w:rsidRDefault="00AA4DC2" w:rsidP="00AA4DC2">
      <w:pPr>
        <w:pStyle w:val="EndNoteBibliography"/>
        <w:ind w:left="720" w:hanging="720"/>
      </w:pPr>
      <w:r w:rsidRPr="00AA4DC2">
        <w:t>[7]</w:t>
      </w:r>
      <w:r w:rsidRPr="00AA4DC2">
        <w:tab/>
        <w:t xml:space="preserve">The University of Pittsburgh. (2019, 03/11/2019). </w:t>
      </w:r>
      <w:r w:rsidRPr="00AA4DC2">
        <w:rPr>
          <w:i/>
        </w:rPr>
        <w:t>Neuroprosthetics | Rehabilitation and Neural Engineering Laboratory | The University of Pittsburgh</w:t>
      </w:r>
      <w:r w:rsidRPr="00AA4DC2">
        <w:t>. Available: http://www.rnel.pitt.edu/research/neuroprosthetics</w:t>
      </w:r>
    </w:p>
    <w:p w14:paraId="710E36BD" w14:textId="77777777" w:rsidR="00AA4DC2" w:rsidRPr="00AA4DC2" w:rsidRDefault="00AA4DC2" w:rsidP="00AA4DC2">
      <w:pPr>
        <w:pStyle w:val="EndNoteBibliography"/>
        <w:ind w:left="720" w:hanging="720"/>
      </w:pPr>
      <w:r w:rsidRPr="00AA4DC2">
        <w:t>[8]</w:t>
      </w:r>
      <w:r w:rsidRPr="00AA4DC2">
        <w:tab/>
        <w:t xml:space="preserve">Amputee Coalition. (2019, 03/11/2019). </w:t>
      </w:r>
      <w:r w:rsidRPr="00AA4DC2">
        <w:rPr>
          <w:i/>
        </w:rPr>
        <w:t>Promising Neuroprosthetic Research Projects to Keep an Eye On - Amputee Coalition</w:t>
      </w:r>
      <w:r w:rsidRPr="00AA4DC2">
        <w:t>. Available: https://www.amputee-coalition.org/neuroprosthetic-research-projects-2019/</w:t>
      </w:r>
    </w:p>
    <w:p w14:paraId="739CD882" w14:textId="77777777" w:rsidR="00AA4DC2" w:rsidRPr="00AA4DC2" w:rsidRDefault="00AA4DC2" w:rsidP="00AA4DC2">
      <w:pPr>
        <w:pStyle w:val="EndNoteBibliography"/>
        <w:ind w:left="720" w:hanging="720"/>
      </w:pPr>
      <w:r w:rsidRPr="00AA4DC2">
        <w:t>[9]</w:t>
      </w:r>
      <w:r w:rsidRPr="00AA4DC2">
        <w:tab/>
        <w:t xml:space="preserve">A. P. Tsu, M. J. Burish, J. GodLove, and K. Ganguly, "Cortical Neuroprosthetics from a Clinical Perspective," </w:t>
      </w:r>
      <w:r w:rsidRPr="00AA4DC2">
        <w:rPr>
          <w:i/>
        </w:rPr>
        <w:t xml:space="preserve">Neurobiology of Disease, </w:t>
      </w:r>
      <w:r w:rsidRPr="00AA4DC2">
        <w:t>vol. 83, pp. 154-160, 25/09/2017 2017.</w:t>
      </w:r>
    </w:p>
    <w:p w14:paraId="62686955" w14:textId="77777777" w:rsidR="00AA4DC2" w:rsidRPr="00AA4DC2" w:rsidRDefault="00AA4DC2" w:rsidP="00AA4DC2">
      <w:pPr>
        <w:pStyle w:val="EndNoteBibliography"/>
        <w:ind w:left="720" w:hanging="720"/>
      </w:pPr>
      <w:r w:rsidRPr="00AA4DC2">
        <w:t>[10]</w:t>
      </w:r>
      <w:r w:rsidRPr="00AA4DC2">
        <w:tab/>
        <w:t xml:space="preserve">S. M. Engdahl, B. P. Christie, B. Kelly, A. Davis, C. A. Chestek, and D. H. Gates, "Surveying the interest of individuals with upper limb loss in novel prosthetic control techniques," </w:t>
      </w:r>
      <w:r w:rsidRPr="00AA4DC2">
        <w:rPr>
          <w:i/>
        </w:rPr>
        <w:t xml:space="preserve">Journal of NeuroEngineering and Rehabilitation, </w:t>
      </w:r>
      <w:r w:rsidRPr="00AA4DC2">
        <w:t>vol. 12, no. 53, 13/08/2015 2015.</w:t>
      </w:r>
    </w:p>
    <w:p w14:paraId="2C7F9DB5" w14:textId="77777777" w:rsidR="00AA4DC2" w:rsidRPr="00AA4DC2" w:rsidRDefault="00AA4DC2" w:rsidP="00AA4DC2">
      <w:pPr>
        <w:pStyle w:val="EndNoteBibliography"/>
        <w:ind w:left="720" w:hanging="720"/>
      </w:pPr>
      <w:r w:rsidRPr="00AA4DC2">
        <w:t>[11]</w:t>
      </w:r>
      <w:r w:rsidRPr="00AA4DC2">
        <w:tab/>
        <w:t xml:space="preserve">M. Misaki, Y. Kim, P. A. Bandettini, and N. Kriegeskorte, "Comparison of multivariate classifiers and response normalizations for pattern-information fMRI," </w:t>
      </w:r>
      <w:r w:rsidRPr="00AA4DC2">
        <w:rPr>
          <w:i/>
        </w:rPr>
        <w:t xml:space="preserve">NeuroImage, </w:t>
      </w:r>
      <w:r w:rsidRPr="00AA4DC2">
        <w:t>vol. 53, no. 1, pp. 103-118, 15/10/2010 2010.</w:t>
      </w:r>
    </w:p>
    <w:p w14:paraId="2FF9E711" w14:textId="77777777" w:rsidR="00AA4DC2" w:rsidRPr="00AA4DC2" w:rsidRDefault="00AA4DC2" w:rsidP="00AA4DC2">
      <w:pPr>
        <w:pStyle w:val="EndNoteBibliography"/>
        <w:ind w:left="720" w:hanging="720"/>
      </w:pPr>
      <w:r w:rsidRPr="00AA4DC2">
        <w:t>[12]</w:t>
      </w:r>
      <w:r w:rsidRPr="00AA4DC2">
        <w:tab/>
        <w:t xml:space="preserve">A. B. Roy, D. Dey, D. Banerjee, and B. Mohanty, "Comparison of FFT, DCT, DWT, WHT Compression," </w:t>
      </w:r>
      <w:r w:rsidRPr="00AA4DC2">
        <w:rPr>
          <w:i/>
        </w:rPr>
        <w:t xml:space="preserve">International Journal of Computer Applications </w:t>
      </w:r>
      <w:r w:rsidRPr="00AA4DC2">
        <w:t>vol. 975, no. 8887, 2018.</w:t>
      </w:r>
    </w:p>
    <w:p w14:paraId="35D0573B" w14:textId="77777777" w:rsidR="00AA4DC2" w:rsidRPr="00AA4DC2" w:rsidRDefault="00AA4DC2" w:rsidP="00AA4DC2">
      <w:pPr>
        <w:pStyle w:val="EndNoteBibliography"/>
        <w:ind w:left="720" w:hanging="720"/>
      </w:pPr>
      <w:r w:rsidRPr="00AA4DC2">
        <w:t>[13]</w:t>
      </w:r>
      <w:r w:rsidRPr="00AA4DC2">
        <w:tab/>
        <w:t xml:space="preserve">B. Szuflitowska and P. Orlowski, "Comparison of the EEG Signal Classifiers LDA, NBC and GNBC Based on Time-Frequency Features," </w:t>
      </w:r>
      <w:r w:rsidRPr="00AA4DC2">
        <w:rPr>
          <w:i/>
        </w:rPr>
        <w:t xml:space="preserve">Pomiary Automatyka Robotyka, </w:t>
      </w:r>
      <w:r w:rsidRPr="00AA4DC2">
        <w:t>vol. 21, pp. 39-45, June 2017 2017.</w:t>
      </w:r>
    </w:p>
    <w:p w14:paraId="108A9D8F" w14:textId="77777777" w:rsidR="00AA4DC2" w:rsidRPr="00AA4DC2" w:rsidRDefault="00AA4DC2" w:rsidP="00AA4DC2">
      <w:pPr>
        <w:pStyle w:val="EndNoteBibliography"/>
        <w:ind w:left="720" w:hanging="720"/>
      </w:pPr>
      <w:r w:rsidRPr="00AA4DC2">
        <w:t>[14]</w:t>
      </w:r>
      <w:r w:rsidRPr="00AA4DC2">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032663A" w14:textId="77777777" w:rsidR="00AA4DC2" w:rsidRPr="00AA4DC2" w:rsidRDefault="00AA4DC2" w:rsidP="00AA4DC2">
      <w:pPr>
        <w:pStyle w:val="EndNoteBibliography"/>
        <w:ind w:left="720" w:hanging="720"/>
      </w:pPr>
      <w:r w:rsidRPr="00AA4DC2">
        <w:lastRenderedPageBreak/>
        <w:t>[15]</w:t>
      </w:r>
      <w:r w:rsidRPr="00AA4DC2">
        <w:tab/>
        <w:t xml:space="preserve">W. B. Fye, "Julien Jean César Legallois," </w:t>
      </w:r>
      <w:r w:rsidRPr="00AA4DC2">
        <w:rPr>
          <w:i/>
        </w:rPr>
        <w:t xml:space="preserve">Clinical Cardiology, </w:t>
      </w:r>
      <w:r w:rsidRPr="00AA4DC2">
        <w:t>vol. 18, no. 10, 1995.</w:t>
      </w:r>
    </w:p>
    <w:p w14:paraId="74A7D811" w14:textId="77777777" w:rsidR="00AA4DC2" w:rsidRPr="00AA4DC2" w:rsidRDefault="00AA4DC2" w:rsidP="00AA4DC2">
      <w:pPr>
        <w:pStyle w:val="EndNoteBibliography"/>
        <w:ind w:left="720" w:hanging="720"/>
      </w:pPr>
      <w:r w:rsidRPr="00AA4DC2">
        <w:t>[16]</w:t>
      </w:r>
      <w:r w:rsidRPr="00AA4DC2">
        <w:tab/>
        <w:t xml:space="preserve">The Virtual Brain. (n.d., 15/09/1009). </w:t>
      </w:r>
      <w:r w:rsidRPr="00AA4DC2">
        <w:rPr>
          <w:i/>
        </w:rPr>
        <w:t>The Virtual Brain: Scalable Brain Simulation</w:t>
      </w:r>
      <w:r w:rsidRPr="00AA4DC2">
        <w:t>. Available: https://www.thevirtualbrain.org/tvb/zwei/neuroscience-simulation</w:t>
      </w:r>
    </w:p>
    <w:p w14:paraId="688A91D4" w14:textId="77777777" w:rsidR="00AA4DC2" w:rsidRPr="00AA4DC2" w:rsidRDefault="00AA4DC2" w:rsidP="00AA4DC2">
      <w:pPr>
        <w:pStyle w:val="EndNoteBibliography"/>
        <w:ind w:left="720" w:hanging="720"/>
      </w:pPr>
      <w:r w:rsidRPr="00AA4DC2">
        <w:t>[17]</w:t>
      </w:r>
      <w:r w:rsidRPr="00AA4DC2">
        <w:tab/>
        <w:t xml:space="preserve">A. Woodruff. (2019, 15/09/2019). </w:t>
      </w:r>
      <w:r w:rsidRPr="00AA4DC2">
        <w:rPr>
          <w:i/>
        </w:rPr>
        <w:t>What is a neuron? = Queensland Brain Institute - University of Queensland</w:t>
      </w:r>
      <w:r w:rsidRPr="00AA4DC2">
        <w:t>. Available: https://qbi.uq.edu.au/brain/brain-anatomy/what-neuron</w:t>
      </w:r>
    </w:p>
    <w:p w14:paraId="519DB6F9" w14:textId="77777777" w:rsidR="00AA4DC2" w:rsidRPr="00AA4DC2" w:rsidRDefault="00AA4DC2" w:rsidP="00AA4DC2">
      <w:pPr>
        <w:pStyle w:val="EndNoteBibliography"/>
        <w:ind w:left="720" w:hanging="720"/>
      </w:pPr>
      <w:r w:rsidRPr="00AA4DC2">
        <w:t>[18]</w:t>
      </w:r>
      <w:r w:rsidRPr="00AA4DC2">
        <w:tab/>
        <w:t xml:space="preserve">lumenlearning. (n.d., 15/09/2019). </w:t>
      </w:r>
      <w:r w:rsidRPr="00AA4DC2">
        <w:rPr>
          <w:i/>
        </w:rPr>
        <w:t>Resting Membrane Potential | Biology for Majors II</w:t>
      </w:r>
      <w:r w:rsidRPr="00AA4DC2">
        <w:t>. Available: https://courses.lumenlearning.com/wm-biology2/chapter/resting-membrane-potential/</w:t>
      </w:r>
    </w:p>
    <w:p w14:paraId="33935C36" w14:textId="77777777" w:rsidR="00AA4DC2" w:rsidRPr="00AA4DC2" w:rsidRDefault="00AA4DC2" w:rsidP="00AA4DC2">
      <w:pPr>
        <w:pStyle w:val="EndNoteBibliography"/>
        <w:ind w:left="720" w:hanging="720"/>
      </w:pPr>
      <w:r w:rsidRPr="00AA4DC2">
        <w:t>[19]</w:t>
      </w:r>
      <w:r w:rsidRPr="00AA4DC2">
        <w:tab/>
        <w:t xml:space="preserve">KhanAcademy. (n.d., 15/09/2019). </w:t>
      </w:r>
      <w:r w:rsidRPr="00AA4DC2">
        <w:rPr>
          <w:i/>
        </w:rPr>
        <w:t>Membrane potential (resting membrane potential) (article) | Khan Academcy</w:t>
      </w:r>
      <w:r w:rsidRPr="00AA4DC2">
        <w:t>. Available: https://www.khanacademy.org/science/biology/human-biology/neuron-nervous-system/a/the-membrane-potential</w:t>
      </w:r>
    </w:p>
    <w:p w14:paraId="32184FF7" w14:textId="77777777" w:rsidR="00AA4DC2" w:rsidRPr="00AA4DC2" w:rsidRDefault="00AA4DC2" w:rsidP="00AA4DC2">
      <w:pPr>
        <w:pStyle w:val="EndNoteBibliography"/>
        <w:ind w:left="720" w:hanging="720"/>
      </w:pPr>
      <w:r w:rsidRPr="00AA4DC2">
        <w:t>[20]</w:t>
      </w:r>
      <w:r w:rsidRPr="00AA4DC2">
        <w:tab/>
        <w:t xml:space="preserve">Rice University. (n.d., 15/09/2019). </w:t>
      </w:r>
      <w:r w:rsidRPr="00AA4DC2">
        <w:rPr>
          <w:i/>
        </w:rPr>
        <w:t>12.4 The Action Potential - Anatomy and Physiology</w:t>
      </w:r>
      <w:r w:rsidRPr="00AA4DC2">
        <w:t>. Available: https://opentextbc.ca/anatomyandphysiology/chapter/12-4-the-action-potential/</w:t>
      </w:r>
    </w:p>
    <w:p w14:paraId="173E3357" w14:textId="77777777" w:rsidR="00AA4DC2" w:rsidRPr="00AA4DC2" w:rsidRDefault="00AA4DC2" w:rsidP="00AA4DC2">
      <w:pPr>
        <w:pStyle w:val="EndNoteBibliography"/>
        <w:ind w:left="720" w:hanging="720"/>
      </w:pPr>
      <w:r w:rsidRPr="00AA4DC2">
        <w:t>[21]</w:t>
      </w:r>
      <w:r w:rsidRPr="00AA4DC2">
        <w:tab/>
        <w:t xml:space="preserve">OperativeNeurosurgery. (2016, 15/09/2019). </w:t>
      </w:r>
      <w:r w:rsidRPr="00AA4DC2">
        <w:rPr>
          <w:i/>
        </w:rPr>
        <w:t>motor_cortex [Operative Neurosurgery]</w:t>
      </w:r>
      <w:r w:rsidRPr="00AA4DC2">
        <w:t>. Available: https://operativeneurosurgery.com/doku.php?id=motor_cortex</w:t>
      </w:r>
    </w:p>
    <w:p w14:paraId="3FB8C127" w14:textId="77777777" w:rsidR="00AA4DC2" w:rsidRPr="00AA4DC2" w:rsidRDefault="00AA4DC2" w:rsidP="00AA4DC2">
      <w:pPr>
        <w:pStyle w:val="EndNoteBibliography"/>
        <w:ind w:left="720" w:hanging="720"/>
      </w:pPr>
      <w:r w:rsidRPr="00AA4DC2">
        <w:t>[22]</w:t>
      </w:r>
      <w:r w:rsidRPr="00AA4DC2">
        <w:tab/>
        <w:t xml:space="preserve">Queensland Brain Institute. (2017, 15/09/2019). </w:t>
      </w:r>
      <w:r w:rsidRPr="00AA4DC2">
        <w:rPr>
          <w:i/>
        </w:rPr>
        <w:t>Action potentials and synapses - Queensland Brain Institute - University of Queensland</w:t>
      </w:r>
      <w:r w:rsidRPr="00AA4DC2">
        <w:t>. Available: https://qbi.uq.edu.au/brain-basics/brain/brain-physiology/action-potentials-and-synapses</w:t>
      </w:r>
    </w:p>
    <w:p w14:paraId="617B0377" w14:textId="77777777" w:rsidR="00AA4DC2" w:rsidRPr="00AA4DC2" w:rsidRDefault="00AA4DC2" w:rsidP="00AA4DC2">
      <w:pPr>
        <w:pStyle w:val="EndNoteBibliography"/>
        <w:ind w:left="720" w:hanging="720"/>
      </w:pPr>
      <w:r w:rsidRPr="00AA4DC2">
        <w:t>[23]</w:t>
      </w:r>
      <w:r w:rsidRPr="00AA4DC2">
        <w:tab/>
        <w:t xml:space="preserve">S. Schwerin. (2013, 15/09/2019). </w:t>
      </w:r>
      <w:r w:rsidRPr="00AA4DC2">
        <w:rPr>
          <w:i/>
        </w:rPr>
        <w:t>The Anatomy of Movement - Brain Connection</w:t>
      </w:r>
      <w:r w:rsidRPr="00AA4DC2">
        <w:t>. Available: https://brainconnection.brainhq.com/2013/03/05/the-anatomy-of-movement/</w:t>
      </w:r>
    </w:p>
    <w:p w14:paraId="1FBFF942" w14:textId="77777777" w:rsidR="00AA4DC2" w:rsidRPr="00AA4DC2" w:rsidRDefault="00AA4DC2" w:rsidP="00AA4DC2">
      <w:pPr>
        <w:pStyle w:val="EndNoteBibliography"/>
        <w:ind w:left="720" w:hanging="720"/>
      </w:pPr>
      <w:r w:rsidRPr="00AA4DC2">
        <w:t>[24]</w:t>
      </w:r>
      <w:r w:rsidRPr="00AA4DC2">
        <w:tab/>
        <w:t xml:space="preserve">J. Knierim. (n.d., 15/09/2019). </w:t>
      </w:r>
      <w:r w:rsidRPr="00AA4DC2">
        <w:rPr>
          <w:i/>
        </w:rPr>
        <w:t>Motor Cortex (Section 3, Chapter 3) Neuroscience Online: An Electronic Textbook for the Neurosciences | Department of Neurobiology and Anatomy - The University of Texas Medical School at Houston</w:t>
      </w:r>
      <w:r w:rsidRPr="00AA4DC2">
        <w:t>. Available: https://nba.uth.tmc.edu/neuroscience/m/s3/chapter03.html</w:t>
      </w:r>
    </w:p>
    <w:p w14:paraId="1E68BA2D" w14:textId="77777777" w:rsidR="00AA4DC2" w:rsidRPr="00AA4DC2" w:rsidRDefault="00AA4DC2" w:rsidP="00AA4DC2">
      <w:pPr>
        <w:pStyle w:val="EndNoteBibliography"/>
        <w:ind w:left="720" w:hanging="720"/>
      </w:pPr>
      <w:r w:rsidRPr="00AA4DC2">
        <w:t>[25]</w:t>
      </w:r>
      <w:r w:rsidRPr="00AA4DC2">
        <w:tab/>
        <w:t xml:space="preserve">K. Nakayashiki, M. Saeki, Y. Takata, Y. Hayashi, and T. Kondo, "Modulation of event-related desynchronization during kinematic and kinetic hand movements," </w:t>
      </w:r>
      <w:r w:rsidRPr="00AA4DC2">
        <w:rPr>
          <w:i/>
        </w:rPr>
        <w:t xml:space="preserve">Journal of NeuroEngineering and Rehabilitation, </w:t>
      </w:r>
      <w:r w:rsidRPr="00AA4DC2">
        <w:t>vol. 11, no. 90, 30/05/2014 2014.</w:t>
      </w:r>
    </w:p>
    <w:p w14:paraId="74F6E282" w14:textId="77777777" w:rsidR="00AA4DC2" w:rsidRPr="00AA4DC2" w:rsidRDefault="00AA4DC2" w:rsidP="00AA4DC2">
      <w:pPr>
        <w:pStyle w:val="EndNoteBibliography"/>
        <w:ind w:left="720" w:hanging="720"/>
      </w:pPr>
      <w:r w:rsidRPr="00AA4DC2">
        <w:t>[26]</w:t>
      </w:r>
      <w:r w:rsidRPr="00AA4DC2">
        <w:tab/>
        <w:t xml:space="preserve">G. Pfurtscheller. (2016, 15/09/2019). </w:t>
      </w:r>
      <w:r w:rsidRPr="00AA4DC2">
        <w:rPr>
          <w:i/>
        </w:rPr>
        <w:t>EEG Event-Related Desynchronization (ERD) and Event-Related Synchronization (ERS) | Neuropsy Key</w:t>
      </w:r>
      <w:r w:rsidRPr="00AA4DC2">
        <w:t>. Available: https://neupsykey.com/eeg-event-related-desynchronization-erd-and-event-related-synchronization-ers/</w:t>
      </w:r>
    </w:p>
    <w:p w14:paraId="408C7EC5" w14:textId="77777777" w:rsidR="00AA4DC2" w:rsidRPr="00AA4DC2" w:rsidRDefault="00AA4DC2" w:rsidP="00AA4DC2">
      <w:pPr>
        <w:pStyle w:val="EndNoteBibliography"/>
        <w:ind w:left="720" w:hanging="720"/>
      </w:pPr>
      <w:r w:rsidRPr="00AA4DC2">
        <w:t>[27]</w:t>
      </w:r>
      <w:r w:rsidRPr="00AA4DC2">
        <w:tab/>
        <w:t xml:space="preserve">E. Thomas, J. Fruitet, and M. Clerc, "Investigating brief motor imagery for an ERD/ERS based BCI," in </w:t>
      </w:r>
      <w:r w:rsidRPr="00AA4DC2">
        <w:rPr>
          <w:i/>
        </w:rPr>
        <w:t>Annual International Conference of the IEEE Engineering in Medicine and Biology Society</w:t>
      </w:r>
      <w:r w:rsidRPr="00AA4DC2">
        <w:t>, San Diego, USA, 2012, vol. 32.</w:t>
      </w:r>
    </w:p>
    <w:p w14:paraId="35838E48" w14:textId="77777777" w:rsidR="00AA4DC2" w:rsidRPr="00AA4DC2" w:rsidRDefault="00AA4DC2" w:rsidP="00AA4DC2">
      <w:pPr>
        <w:pStyle w:val="EndNoteBibliography"/>
        <w:ind w:left="720" w:hanging="720"/>
      </w:pPr>
      <w:r w:rsidRPr="00AA4DC2">
        <w:t>[28]</w:t>
      </w:r>
      <w:r w:rsidRPr="00AA4DC2">
        <w:tab/>
        <w:t xml:space="preserve">Z. Tang, S. Sun, S. Zhang, Y. Chen, C. Li, and S. Chen, "A Brain-Machine Interface Based on ERD/ERS for an Upper-Limb Exoskeleton Control," </w:t>
      </w:r>
      <w:r w:rsidRPr="00AA4DC2">
        <w:rPr>
          <w:i/>
        </w:rPr>
        <w:t xml:space="preserve">Sensors, </w:t>
      </w:r>
      <w:r w:rsidRPr="00AA4DC2">
        <w:t>vol. 16, no. 12, 02/12/2016 2016.</w:t>
      </w:r>
    </w:p>
    <w:p w14:paraId="5F9B81CB" w14:textId="77777777" w:rsidR="00AA4DC2" w:rsidRPr="00AA4DC2" w:rsidRDefault="00AA4DC2" w:rsidP="00AA4DC2">
      <w:pPr>
        <w:pStyle w:val="EndNoteBibliography"/>
        <w:ind w:left="720" w:hanging="720"/>
      </w:pPr>
      <w:r w:rsidRPr="00AA4DC2">
        <w:t>[29]</w:t>
      </w:r>
      <w:r w:rsidRPr="00AA4DC2">
        <w:tab/>
        <w:t xml:space="preserve">A. Kubacki and D. Rybarczyk, "Development of a Speech System Using BCI Based on ERD/ERS for Patients Suffering from Amyotrophic Lateral Sclerosis," </w:t>
      </w:r>
      <w:r w:rsidRPr="00AA4DC2">
        <w:lastRenderedPageBreak/>
        <w:t>presented at the Advances in Manufacturing, 20, 2017. Available: https://link.springer.com/chapter/10.1007/978-3-319-68619-6_27</w:t>
      </w:r>
    </w:p>
    <w:p w14:paraId="0776C340" w14:textId="77777777" w:rsidR="00AA4DC2" w:rsidRPr="00AA4DC2" w:rsidRDefault="00AA4DC2" w:rsidP="00AA4DC2">
      <w:pPr>
        <w:pStyle w:val="EndNoteBibliography"/>
        <w:ind w:left="720" w:hanging="720"/>
      </w:pPr>
      <w:r w:rsidRPr="00AA4DC2">
        <w:t>[30]</w:t>
      </w:r>
      <w:r w:rsidRPr="00AA4DC2">
        <w:tab/>
        <w:t xml:space="preserve">A. P. Burgess, "Towards a Unified Understanding of Event-Related Changes in the EEG: The Firefly Model of Synchronization through Cross-Frequency Phase Modulation," </w:t>
      </w:r>
      <w:r w:rsidRPr="00AA4DC2">
        <w:rPr>
          <w:i/>
        </w:rPr>
        <w:t xml:space="preserve">PLoS ONE, </w:t>
      </w:r>
      <w:r w:rsidRPr="00AA4DC2">
        <w:t>vol. 7, no. 9, 25/09/2012 2012.</w:t>
      </w:r>
    </w:p>
    <w:p w14:paraId="26BD0AF0" w14:textId="77777777" w:rsidR="00AA4DC2" w:rsidRPr="00AA4DC2" w:rsidRDefault="00AA4DC2" w:rsidP="00AA4DC2">
      <w:pPr>
        <w:pStyle w:val="EndNoteBibliography"/>
        <w:ind w:left="720" w:hanging="720"/>
      </w:pPr>
      <w:r w:rsidRPr="00AA4DC2">
        <w:t>[31]</w:t>
      </w:r>
      <w:r w:rsidRPr="00AA4DC2">
        <w:tab/>
        <w:t xml:space="preserve">Natus Neuro. (n.d., 04/11/2019). </w:t>
      </w:r>
      <w:r w:rsidRPr="00AA4DC2">
        <w:rPr>
          <w:i/>
        </w:rPr>
        <w:t>Grass Reusable Stamped-Cup EEG Electrodes | Natus</w:t>
      </w:r>
      <w:r w:rsidRPr="00AA4DC2">
        <w:t>. Available: https://neuro.natus.com/products-services/grass-reusable-stamped-cup-eeg-electrodes</w:t>
      </w:r>
    </w:p>
    <w:p w14:paraId="1FBB4F5B" w14:textId="77777777" w:rsidR="00AA4DC2" w:rsidRPr="00AA4DC2" w:rsidRDefault="00AA4DC2" w:rsidP="00AA4DC2">
      <w:pPr>
        <w:pStyle w:val="EndNoteBibliography"/>
        <w:ind w:left="720" w:hanging="720"/>
      </w:pPr>
      <w:r w:rsidRPr="00AA4DC2">
        <w:t>[32]</w:t>
      </w:r>
      <w:r w:rsidRPr="00AA4DC2">
        <w:tab/>
        <w:t xml:space="preserve">Florida Research Instruments. (n.d., 04/11/2019). </w:t>
      </w:r>
      <w:r w:rsidRPr="00AA4DC2">
        <w:rPr>
          <w:i/>
        </w:rPr>
        <w:t>New Longer 5mm Spike disposable/reuseable dry EEG Electrode TDE 210 - Florida Research Instruments Inc</w:t>
      </w:r>
      <w:r w:rsidRPr="00AA4DC2">
        <w:t>. Available: https://www.fri-fl-shop.com/product/new-longer-5mm-spike-disposable-reusable-dry-eeg-electrode-tde-210/</w:t>
      </w:r>
    </w:p>
    <w:p w14:paraId="43CE3C7A" w14:textId="77777777" w:rsidR="00AA4DC2" w:rsidRPr="00AA4DC2" w:rsidRDefault="00AA4DC2" w:rsidP="00AA4DC2">
      <w:pPr>
        <w:pStyle w:val="EndNoteBibliography"/>
        <w:ind w:left="720" w:hanging="720"/>
      </w:pPr>
      <w:r w:rsidRPr="00AA4DC2">
        <w:t>[33]</w:t>
      </w:r>
      <w:r w:rsidRPr="00AA4DC2">
        <w:tab/>
        <w:t xml:space="preserve">S. Hrishkesan. (2018, 16/09/2019). </w:t>
      </w:r>
      <w:r w:rsidRPr="00AA4DC2">
        <w:rPr>
          <w:i/>
        </w:rPr>
        <w:t>Advantages, Disadvantages and Applications of EEG - Electronics and Communication Study Materials</w:t>
      </w:r>
      <w:r w:rsidRPr="00AA4DC2">
        <w:t>. Available: https://www.electronicsandcommunications.com/2018/08/advantages-disadvantages-applications-of-eeg.html</w:t>
      </w:r>
    </w:p>
    <w:p w14:paraId="7E1D900C" w14:textId="77777777" w:rsidR="00AA4DC2" w:rsidRPr="00AA4DC2" w:rsidRDefault="00AA4DC2" w:rsidP="00AA4DC2">
      <w:pPr>
        <w:pStyle w:val="EndNoteBibliography"/>
        <w:ind w:left="720" w:hanging="720"/>
      </w:pPr>
      <w:r w:rsidRPr="00AA4DC2">
        <w:t>[34]</w:t>
      </w:r>
      <w:r w:rsidRPr="00AA4DC2">
        <w:tab/>
        <w:t xml:space="preserve">B. Burle, L. Spieser, C. Roger, L. Casini, T. Hasbroucq, and F. Vidal, "Spatial and temporal resolutions of EEG: Is it really black and white? A scalp current density view," </w:t>
      </w:r>
      <w:r w:rsidRPr="00AA4DC2">
        <w:rPr>
          <w:i/>
        </w:rPr>
        <w:t xml:space="preserve">International Journal of Psychophysiology, </w:t>
      </w:r>
      <w:r w:rsidRPr="00AA4DC2">
        <w:t>vol. 97, no. 3, pp. 210-220, September 2015 2015.</w:t>
      </w:r>
    </w:p>
    <w:p w14:paraId="6101CCAF" w14:textId="77777777" w:rsidR="00AA4DC2" w:rsidRPr="00AA4DC2" w:rsidRDefault="00AA4DC2" w:rsidP="00AA4DC2">
      <w:pPr>
        <w:pStyle w:val="EndNoteBibliography"/>
        <w:ind w:left="720" w:hanging="720"/>
      </w:pPr>
      <w:r w:rsidRPr="00AA4DC2">
        <w:t>[35]</w:t>
      </w:r>
      <w:r w:rsidRPr="00AA4DC2">
        <w:tab/>
        <w:t xml:space="preserve">R. Degabriele and J. Lagopoulos, "Techniques for effective EEG subject preparation," </w:t>
      </w:r>
      <w:r w:rsidRPr="00AA4DC2">
        <w:rPr>
          <w:i/>
        </w:rPr>
        <w:t xml:space="preserve">Acta Neuropsychiatrica, </w:t>
      </w:r>
      <w:r w:rsidRPr="00AA4DC2">
        <w:t>vol. 20, no. 4, pp. 218-219, August 2008 2008.</w:t>
      </w:r>
    </w:p>
    <w:p w14:paraId="5B292E3D" w14:textId="77777777" w:rsidR="00AA4DC2" w:rsidRPr="00AA4DC2" w:rsidRDefault="00AA4DC2" w:rsidP="00AA4DC2">
      <w:pPr>
        <w:pStyle w:val="EndNoteBibliography"/>
        <w:ind w:left="720" w:hanging="720"/>
      </w:pPr>
      <w:r w:rsidRPr="00AA4DC2">
        <w:t>[36]</w:t>
      </w:r>
      <w:r w:rsidRPr="00AA4DC2">
        <w:tab/>
        <w:t xml:space="preserve">M. A. Lopez-Gordo, D. Sanchez-Morillo, and F. P. Valle, "Dry EEG Electrodes," </w:t>
      </w:r>
      <w:r w:rsidRPr="00AA4DC2">
        <w:rPr>
          <w:i/>
        </w:rPr>
        <w:t xml:space="preserve">Sensors, </w:t>
      </w:r>
      <w:r w:rsidRPr="00AA4DC2">
        <w:t>vol. 14, no. 7, pp. 12647-12870, 18/07/2014 2014.</w:t>
      </w:r>
    </w:p>
    <w:p w14:paraId="051152C2" w14:textId="77777777" w:rsidR="00AA4DC2" w:rsidRPr="00AA4DC2" w:rsidRDefault="00AA4DC2" w:rsidP="00AA4DC2">
      <w:pPr>
        <w:pStyle w:val="EndNoteBibliography"/>
        <w:ind w:left="720" w:hanging="720"/>
      </w:pPr>
      <w:r w:rsidRPr="00AA4DC2">
        <w:t>[37]</w:t>
      </w:r>
      <w:r w:rsidRPr="00AA4DC2">
        <w:tab/>
        <w:t>J. W. Y. Kama</w:t>
      </w:r>
      <w:r w:rsidRPr="00AA4DC2">
        <w:rPr>
          <w:i/>
        </w:rPr>
        <w:t xml:space="preserve"> et al.</w:t>
      </w:r>
      <w:r w:rsidRPr="00AA4DC2">
        <w:t xml:space="preserve">, "Systematic comparison between a wireless EEG system with dry electrodes and a wired EEG system with wet electrodes," </w:t>
      </w:r>
      <w:r w:rsidRPr="00AA4DC2">
        <w:rPr>
          <w:i/>
        </w:rPr>
        <w:t xml:space="preserve">NeuroImage, </w:t>
      </w:r>
      <w:r w:rsidRPr="00AA4DC2">
        <w:t>vol. 184, pp. 119-129, 01/01/2019 2019.</w:t>
      </w:r>
    </w:p>
    <w:p w14:paraId="3B056854" w14:textId="77777777" w:rsidR="00AA4DC2" w:rsidRPr="00AA4DC2" w:rsidRDefault="00AA4DC2" w:rsidP="00AA4DC2">
      <w:pPr>
        <w:pStyle w:val="EndNoteBibliography"/>
        <w:ind w:left="720" w:hanging="720"/>
      </w:pPr>
      <w:r w:rsidRPr="00AA4DC2">
        <w:t>[38]</w:t>
      </w:r>
      <w:r w:rsidRPr="00AA4DC2">
        <w:tab/>
        <w:t xml:space="preserve">K. E. Matthewson, T. J. Harrison, and S. A. Kizuk, "High and dry? Comparing active dry EEG electrodes to active and passive wet electrodes.," </w:t>
      </w:r>
      <w:r w:rsidRPr="00AA4DC2">
        <w:rPr>
          <w:i/>
        </w:rPr>
        <w:t xml:space="preserve">Psychophysiology, </w:t>
      </w:r>
      <w:r w:rsidRPr="00AA4DC2">
        <w:t>vol. 54, no. 1, pp. 74-82, Jan 2017 2017.</w:t>
      </w:r>
    </w:p>
    <w:p w14:paraId="185E52A5" w14:textId="77777777" w:rsidR="00AA4DC2" w:rsidRPr="00AA4DC2" w:rsidRDefault="00AA4DC2" w:rsidP="00AA4DC2">
      <w:pPr>
        <w:pStyle w:val="EndNoteBibliography"/>
        <w:ind w:left="720" w:hanging="720"/>
      </w:pPr>
      <w:r w:rsidRPr="00AA4DC2">
        <w:t>[39]</w:t>
      </w:r>
      <w:r w:rsidRPr="00AA4DC2">
        <w:tab/>
        <w:t xml:space="preserve">Y. Wang, X. Gao, B. Hong, and S. Gao, "Practical Designs of Brain–Computer Interfaces Based on the Modulation of EEG Rhythms," in </w:t>
      </w:r>
      <w:r w:rsidRPr="00AA4DC2">
        <w:rPr>
          <w:i/>
        </w:rPr>
        <w:t>Brain-Computer Interfaces</w:t>
      </w:r>
      <w:r w:rsidRPr="00AA4DC2">
        <w:t>, B. Graimann, G. Pfurtscheller, and B. Allison, Eds. (The Frontiers Collection, Berlin, Heidelberg: Springer, 2010, pp. 137-154.</w:t>
      </w:r>
    </w:p>
    <w:p w14:paraId="2567FE7F" w14:textId="77777777" w:rsidR="00AA4DC2" w:rsidRPr="00AA4DC2" w:rsidRDefault="00AA4DC2" w:rsidP="00AA4DC2">
      <w:pPr>
        <w:pStyle w:val="EndNoteBibliography"/>
        <w:ind w:left="720" w:hanging="720"/>
      </w:pPr>
      <w:r w:rsidRPr="00AA4DC2">
        <w:t>[40]</w:t>
      </w:r>
      <w:r w:rsidRPr="00AA4DC2">
        <w:tab/>
        <w:t>P. Shenoy, K. J. Miller, J. G. Ojemann, and R. P. N. Rao, "Generalized Features for Electrocorticographic BCIs,"</w:t>
      </w:r>
      <w:r w:rsidRPr="00AA4DC2">
        <w:rPr>
          <w:i/>
        </w:rPr>
        <w:t xml:space="preserve"> IEEE Transactions on Biomedical Engineering, </w:t>
      </w:r>
      <w:r w:rsidRPr="00AA4DC2">
        <w:t>vol. 55, no. 1, pp. 273-280, Jan. 2008 2008.</w:t>
      </w:r>
    </w:p>
    <w:p w14:paraId="63615CF8" w14:textId="77777777" w:rsidR="00AA4DC2" w:rsidRPr="00AA4DC2" w:rsidRDefault="00AA4DC2" w:rsidP="00AA4DC2">
      <w:pPr>
        <w:pStyle w:val="EndNoteBibliography"/>
        <w:ind w:left="720" w:hanging="720"/>
      </w:pPr>
      <w:r w:rsidRPr="00AA4DC2">
        <w:t>[41]</w:t>
      </w:r>
      <w:r w:rsidRPr="00AA4DC2">
        <w:tab/>
        <w:t xml:space="preserve">New York University. (n.d., 18/08/2019). </w:t>
      </w:r>
      <w:r w:rsidRPr="00AA4DC2">
        <w:rPr>
          <w:i/>
        </w:rPr>
        <w:t>Electrocorticography (ECoG) | NYU Cognitive Neurophysiology Laboratory</w:t>
      </w:r>
      <w:r w:rsidRPr="00AA4DC2">
        <w:t>. Available: https://med.nyu.edu/thesenlab/research-0/intracranial-eeg/</w:t>
      </w:r>
    </w:p>
    <w:p w14:paraId="7544D454" w14:textId="77777777" w:rsidR="00AA4DC2" w:rsidRPr="00AA4DC2" w:rsidRDefault="00AA4DC2" w:rsidP="00AA4DC2">
      <w:pPr>
        <w:pStyle w:val="EndNoteBibliography"/>
        <w:ind w:left="720" w:hanging="720"/>
      </w:pPr>
      <w:r w:rsidRPr="00AA4DC2">
        <w:t>[42]</w:t>
      </w:r>
      <w:r w:rsidRPr="00AA4DC2">
        <w:tab/>
        <w:t xml:space="preserve">B. Farnsworth. (2019, 25/09/2019). </w:t>
      </w:r>
      <w:r w:rsidRPr="00AA4DC2">
        <w:rPr>
          <w:i/>
        </w:rPr>
        <w:t>EEG vs. MRI vs. fMRI – What are the Differences?</w:t>
      </w:r>
      <w:r w:rsidRPr="00AA4DC2">
        <w:t xml:space="preserve"> Available: https://imotions.com/blog/eeg-vs-mri-vs-fmri-differences/</w:t>
      </w:r>
    </w:p>
    <w:p w14:paraId="24692714" w14:textId="77777777" w:rsidR="00AA4DC2" w:rsidRPr="00AA4DC2" w:rsidRDefault="00AA4DC2" w:rsidP="00AA4DC2">
      <w:pPr>
        <w:pStyle w:val="EndNoteBibliography"/>
        <w:ind w:left="720" w:hanging="720"/>
      </w:pPr>
      <w:r w:rsidRPr="00AA4DC2">
        <w:t>[43]</w:t>
      </w:r>
      <w:r w:rsidRPr="00AA4DC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6C34318" w14:textId="77777777" w:rsidR="00AA4DC2" w:rsidRPr="00AA4DC2" w:rsidRDefault="00AA4DC2" w:rsidP="00AA4DC2">
      <w:pPr>
        <w:pStyle w:val="EndNoteBibliography"/>
        <w:ind w:left="720" w:hanging="720"/>
      </w:pPr>
      <w:r w:rsidRPr="00AA4DC2">
        <w:lastRenderedPageBreak/>
        <w:t>[44]</w:t>
      </w:r>
      <w:r w:rsidRPr="00AA4DC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6BB46244" w14:textId="77777777" w:rsidR="00AA4DC2" w:rsidRPr="00AA4DC2" w:rsidRDefault="00AA4DC2" w:rsidP="00AA4DC2">
      <w:pPr>
        <w:pStyle w:val="EndNoteBibliography"/>
        <w:ind w:left="720" w:hanging="720"/>
      </w:pPr>
      <w:r w:rsidRPr="00AA4DC2">
        <w:t>[45]</w:t>
      </w:r>
      <w:r w:rsidRPr="00AA4DC2">
        <w:tab/>
        <w:t xml:space="preserve">Texas Instruments. (2012, 16/08/2019). </w:t>
      </w:r>
      <w:r w:rsidRPr="00AA4DC2">
        <w:rPr>
          <w:i/>
        </w:rPr>
        <w:t xml:space="preserve">EEG Front-End Performance Demonstration Kit (B ed.) </w:t>
      </w:r>
      <w:r w:rsidRPr="00AA4DC2">
        <w:t>[Datasheet]. Available: http://www.ti.com/lit/ug/slau443b/slau443b.pdf</w:t>
      </w:r>
    </w:p>
    <w:p w14:paraId="0EB95D66" w14:textId="77777777" w:rsidR="00AA4DC2" w:rsidRPr="00AA4DC2" w:rsidRDefault="00AA4DC2" w:rsidP="00AA4DC2">
      <w:pPr>
        <w:pStyle w:val="EndNoteBibliography"/>
        <w:ind w:left="720" w:hanging="720"/>
      </w:pPr>
      <w:r w:rsidRPr="00AA4DC2">
        <w:t>[46]</w:t>
      </w:r>
      <w:r w:rsidRPr="00AA4DC2">
        <w:tab/>
        <w:t xml:space="preserve">Maxim Integrated. (1996, 16/08/2019). </w:t>
      </w:r>
      <w:r w:rsidRPr="00AA4DC2">
        <w:rPr>
          <w:i/>
        </w:rPr>
        <w:t>Circuit Tradeoffs Minimize Noise in Battery-Input Power Supplies</w:t>
      </w:r>
      <w:r w:rsidRPr="00AA4DC2">
        <w:t>. Available: https://www.maximintegrated.com/en/app-notes/index.mvp/id/653</w:t>
      </w:r>
    </w:p>
    <w:p w14:paraId="67E9A3F2" w14:textId="77777777" w:rsidR="00AA4DC2" w:rsidRPr="00AA4DC2" w:rsidRDefault="00AA4DC2" w:rsidP="00AA4DC2">
      <w:pPr>
        <w:pStyle w:val="EndNoteBibliography"/>
        <w:ind w:left="720" w:hanging="720"/>
      </w:pPr>
      <w:r w:rsidRPr="00AA4DC2">
        <w:t>[47]</w:t>
      </w:r>
      <w:r w:rsidRPr="00AA4DC2">
        <w:tab/>
        <w:t xml:space="preserve">X. Yang, J. Hu, Z. Chen, and H. Yang. (2017, 18/08/2019). </w:t>
      </w:r>
      <w:r w:rsidRPr="00AA4DC2">
        <w:rPr>
          <w:i/>
        </w:rPr>
        <w:t>An 8-Channel General-Purpose Analog Front-End for Biopotential Signal Measurement</w:t>
      </w:r>
      <w:r w:rsidRPr="00AA4DC2">
        <w:t>. Available: https://pdfs.semanticscholar.org/99e1/47917ea94e804a7c021bcacb8f58ed8dd3ed.pdf</w:t>
      </w:r>
    </w:p>
    <w:p w14:paraId="06968BFE" w14:textId="77777777" w:rsidR="00AA4DC2" w:rsidRPr="00AA4DC2" w:rsidRDefault="00AA4DC2" w:rsidP="00AA4DC2">
      <w:pPr>
        <w:pStyle w:val="EndNoteBibliography"/>
        <w:ind w:left="720" w:hanging="720"/>
      </w:pPr>
      <w:r w:rsidRPr="00AA4DC2">
        <w:t>[48]</w:t>
      </w:r>
      <w:r w:rsidRPr="00AA4DC2">
        <w:tab/>
        <w:t xml:space="preserve">T. Uktveris and V. Jusas, "Development of a Modular Board for EEG Signal Acquisition," </w:t>
      </w:r>
      <w:r w:rsidRPr="00AA4DC2">
        <w:rPr>
          <w:i/>
        </w:rPr>
        <w:t xml:space="preserve">Sensors, </w:t>
      </w:r>
      <w:r w:rsidRPr="00AA4DC2">
        <w:t>vol. 18, no. 7, 03/07/2018 2018.</w:t>
      </w:r>
    </w:p>
    <w:p w14:paraId="41F1B348" w14:textId="77777777" w:rsidR="00AA4DC2" w:rsidRPr="00AA4DC2" w:rsidRDefault="00AA4DC2" w:rsidP="00AA4DC2">
      <w:pPr>
        <w:pStyle w:val="EndNoteBibliography"/>
        <w:ind w:left="720" w:hanging="720"/>
      </w:pPr>
      <w:r w:rsidRPr="00AA4DC2">
        <w:t>[49]</w:t>
      </w:r>
      <w:r w:rsidRPr="00AA4DC2">
        <w:tab/>
        <w:t xml:space="preserve">S. Feng, M. Tang, F. Quivira, T. Dyson, F. Cuckov, and G. Schirner, "EEGu2: an embedded device for brain/body signal acquisition and processing," in </w:t>
      </w:r>
      <w:r w:rsidRPr="00AA4DC2">
        <w:rPr>
          <w:i/>
        </w:rPr>
        <w:t>27th International Symposium on Rapid System Prototyping: Shortening the Path from Specification to Prototype</w:t>
      </w:r>
      <w:r w:rsidRPr="00AA4DC2">
        <w:t>, Pittsburgh, Pennsylvania, 2016, pp. 19 - 25.</w:t>
      </w:r>
    </w:p>
    <w:p w14:paraId="336AE967" w14:textId="77777777" w:rsidR="00AA4DC2" w:rsidRPr="00AA4DC2" w:rsidRDefault="00AA4DC2" w:rsidP="00AA4DC2">
      <w:pPr>
        <w:pStyle w:val="EndNoteBibliography"/>
        <w:ind w:left="720" w:hanging="720"/>
      </w:pPr>
      <w:r w:rsidRPr="00AA4DC2">
        <w:t>[50]</w:t>
      </w:r>
      <w:r w:rsidRPr="00AA4DC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B7F175E" w14:textId="77777777" w:rsidR="00AA4DC2" w:rsidRPr="00AA4DC2" w:rsidRDefault="00AA4DC2" w:rsidP="00AA4DC2">
      <w:pPr>
        <w:pStyle w:val="EndNoteBibliography"/>
        <w:ind w:left="720" w:hanging="720"/>
      </w:pPr>
      <w:r w:rsidRPr="00AA4DC2">
        <w:t>[51]</w:t>
      </w:r>
      <w:r w:rsidRPr="00AA4DC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941BC4B" w14:textId="77777777" w:rsidR="00AA4DC2" w:rsidRPr="00AA4DC2" w:rsidRDefault="00AA4DC2" w:rsidP="00AA4DC2">
      <w:pPr>
        <w:pStyle w:val="EndNoteBibliography"/>
        <w:ind w:left="720" w:hanging="720"/>
      </w:pPr>
      <w:r w:rsidRPr="00AA4DC2">
        <w:t>[52]</w:t>
      </w:r>
      <w:r w:rsidRPr="00AA4DC2">
        <w:tab/>
        <w:t xml:space="preserve">M. Wild, R. Pegan, and M. Lara. (2015, 18/08/2019). </w:t>
      </w:r>
      <w:r w:rsidRPr="00AA4DC2">
        <w:rPr>
          <w:i/>
        </w:rPr>
        <w:t>Wearable Bluetooth Brain-Computer Interface for Detection and Analysis of Ear-EEG Signals</w:t>
      </w:r>
      <w:r w:rsidRPr="00AA4DC2">
        <w:t>. Available: https://pdfs.semanticscholar.org/bae8/2d84b4384bd86cf942139ac9a45326f3083d.pdf?_ga=2.179954020.1547926640.1568593385-769052707.1568593385</w:t>
      </w:r>
    </w:p>
    <w:p w14:paraId="0F7F86EC" w14:textId="77777777" w:rsidR="00AA4DC2" w:rsidRPr="00AA4DC2" w:rsidRDefault="00AA4DC2" w:rsidP="00AA4DC2">
      <w:pPr>
        <w:pStyle w:val="EndNoteBibliography"/>
        <w:ind w:left="720" w:hanging="720"/>
      </w:pPr>
      <w:r w:rsidRPr="00AA4DC2">
        <w:t>[53]</w:t>
      </w:r>
      <w:r w:rsidRPr="00AA4DC2">
        <w:tab/>
        <w:t xml:space="preserve">Texas Instruments. (n.d., 21/08/2019). </w:t>
      </w:r>
      <w:r w:rsidRPr="00AA4DC2">
        <w:rPr>
          <w:i/>
        </w:rPr>
        <w:t>ADS1299 Low-Noise, 8-Channel, 24-Bit Analog-to-Digital Converter for Biopotential Measurements | TI.com</w:t>
      </w:r>
      <w:r w:rsidRPr="00AA4DC2">
        <w:t>. Available: http://www.ti.com/product/ADS1299</w:t>
      </w:r>
    </w:p>
    <w:p w14:paraId="41467623" w14:textId="77777777" w:rsidR="00AA4DC2" w:rsidRPr="00AA4DC2" w:rsidRDefault="00AA4DC2" w:rsidP="00AA4DC2">
      <w:pPr>
        <w:pStyle w:val="EndNoteBibliography"/>
        <w:ind w:left="720" w:hanging="720"/>
      </w:pPr>
      <w:r w:rsidRPr="00AA4DC2">
        <w:t>[54]</w:t>
      </w:r>
      <w:r w:rsidRPr="00AA4DC2">
        <w:tab/>
        <w:t>Texas Instruments, "ADS1299-x Low-Noise, 4-, 6-, 8-Channel, 24-Bit, Analog-to-Digital Converter for EEG and Biopotential Measurements," Jan. 2017 2017, Available: http://www.ti.com/lit/ds/symlink/ads1299.pdf.</w:t>
      </w:r>
    </w:p>
    <w:p w14:paraId="6E7385BD" w14:textId="77777777" w:rsidR="00AA4DC2" w:rsidRPr="00AA4DC2" w:rsidRDefault="00AA4DC2" w:rsidP="00AA4DC2">
      <w:pPr>
        <w:pStyle w:val="EndNoteBibliography"/>
        <w:ind w:left="720" w:hanging="720"/>
      </w:pPr>
      <w:r w:rsidRPr="00AA4DC2">
        <w:t>[55]</w:t>
      </w:r>
      <w:r w:rsidRPr="00AA4DC2">
        <w:tab/>
        <w:t xml:space="preserve">W. Klonowski, "Everything you wanted to ask about EEG but were afraid to get the right answer," </w:t>
      </w:r>
      <w:r w:rsidRPr="00AA4DC2">
        <w:rPr>
          <w:i/>
        </w:rPr>
        <w:t xml:space="preserve">Nonlinear Biomedical Physics, </w:t>
      </w:r>
      <w:r w:rsidRPr="00AA4DC2">
        <w:t>vol. 3, no. 1, 26/5/2009 2009.</w:t>
      </w:r>
    </w:p>
    <w:p w14:paraId="24F3A2D6" w14:textId="77777777" w:rsidR="00AA4DC2" w:rsidRPr="00AA4DC2" w:rsidRDefault="00AA4DC2" w:rsidP="00AA4DC2">
      <w:pPr>
        <w:pStyle w:val="EndNoteBibliography"/>
        <w:ind w:left="720" w:hanging="720"/>
      </w:pPr>
      <w:r w:rsidRPr="00AA4DC2">
        <w:t>[56]</w:t>
      </w:r>
      <w:r w:rsidRPr="00AA4DC2">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AA4DC2">
        <w:lastRenderedPageBreak/>
        <w:t>Available: https://ieeexplore-ieee-org.ezproxy.newcastle.edu.au/stamp/stamp.jsp?tp=&amp;arnumber=6740323</w:t>
      </w:r>
    </w:p>
    <w:p w14:paraId="63A56909" w14:textId="77777777" w:rsidR="00AA4DC2" w:rsidRPr="00AA4DC2" w:rsidRDefault="00AA4DC2" w:rsidP="00AA4DC2">
      <w:pPr>
        <w:pStyle w:val="EndNoteBibliography"/>
        <w:ind w:left="720" w:hanging="720"/>
      </w:pPr>
      <w:r w:rsidRPr="00AA4DC2">
        <w:t>[57]</w:t>
      </w:r>
      <w:r w:rsidRPr="00AA4DC2">
        <w:tab/>
        <w:t xml:space="preserve">S. S. Haykin, </w:t>
      </w:r>
      <w:r w:rsidRPr="00AA4DC2">
        <w:rPr>
          <w:i/>
        </w:rPr>
        <w:t>Adaptive Filter Theory</w:t>
      </w:r>
      <w:r w:rsidRPr="00AA4DC2">
        <w:t>, 4 ed. (Prentice-Hall information and system sciences series). Prentice Hall, 2002, p. 920.</w:t>
      </w:r>
    </w:p>
    <w:p w14:paraId="2DD7F151" w14:textId="77777777" w:rsidR="00AA4DC2" w:rsidRPr="00AA4DC2" w:rsidRDefault="00AA4DC2" w:rsidP="00AA4DC2">
      <w:pPr>
        <w:pStyle w:val="EndNoteBibliography"/>
        <w:ind w:left="720" w:hanging="720"/>
      </w:pPr>
      <w:r w:rsidRPr="00AA4DC2">
        <w:t>[58]</w:t>
      </w:r>
      <w:r w:rsidRPr="00AA4DC2">
        <w:tab/>
        <w:t xml:space="preserve">G. Rodríguez-Bermúdez and P. J. García-Laencina, "Automatic and Adaptive Classification of Electroencephalographic Signals for Brain Computer Interfaces," </w:t>
      </w:r>
      <w:r w:rsidRPr="00AA4DC2">
        <w:rPr>
          <w:i/>
        </w:rPr>
        <w:t xml:space="preserve">Journal of Medical Systems, </w:t>
      </w:r>
      <w:r w:rsidRPr="00AA4DC2">
        <w:t>vol. 36, pp. 51-63, 02/11/2012 2012.</w:t>
      </w:r>
    </w:p>
    <w:p w14:paraId="61191F78" w14:textId="77777777" w:rsidR="00AA4DC2" w:rsidRPr="00AA4DC2" w:rsidRDefault="00AA4DC2" w:rsidP="00AA4DC2">
      <w:pPr>
        <w:pStyle w:val="EndNoteBibliography"/>
        <w:ind w:left="720" w:hanging="720"/>
        <w:rPr>
          <w:i/>
        </w:rPr>
      </w:pPr>
      <w:r w:rsidRPr="00AA4DC2">
        <w:t>[59]</w:t>
      </w:r>
      <w:r w:rsidRPr="00AA4DC2">
        <w:tab/>
        <w:t xml:space="preserve">A. A. Suraj, M. Francis, T. S. Kavya, and T. M. Nirmal, "Discrete wavelet transform based image fusion and de-noising in FPGA," </w:t>
      </w:r>
    </w:p>
    <w:p w14:paraId="75B8A765" w14:textId="77777777" w:rsidR="00AA4DC2" w:rsidRPr="00AA4DC2" w:rsidRDefault="00AA4DC2" w:rsidP="00AA4DC2">
      <w:pPr>
        <w:pStyle w:val="EndNoteBibliography"/>
        <w:ind w:left="720" w:hanging="720"/>
      </w:pPr>
      <w:r w:rsidRPr="00AA4DC2">
        <w:rPr>
          <w:i/>
        </w:rPr>
        <w:t xml:space="preserve">Journal of Electrical Systems and Information Technology, </w:t>
      </w:r>
      <w:r w:rsidRPr="00AA4DC2">
        <w:t>vol. 1, no. 1, pp. 72-81, May 2014 2014.</w:t>
      </w:r>
    </w:p>
    <w:p w14:paraId="3693FFBF" w14:textId="77777777" w:rsidR="00AA4DC2" w:rsidRPr="00AA4DC2" w:rsidRDefault="00AA4DC2" w:rsidP="00AA4DC2">
      <w:pPr>
        <w:pStyle w:val="EndNoteBibliography"/>
        <w:ind w:left="720" w:hanging="720"/>
      </w:pPr>
      <w:r w:rsidRPr="00AA4DC2">
        <w:t>[60]</w:t>
      </w:r>
      <w:r w:rsidRPr="00AA4DC2">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3127381" w14:textId="77777777" w:rsidR="00AA4DC2" w:rsidRPr="00AA4DC2" w:rsidRDefault="00AA4DC2" w:rsidP="00AA4DC2">
      <w:pPr>
        <w:pStyle w:val="EndNoteBibliography"/>
        <w:ind w:left="720" w:hanging="720"/>
      </w:pPr>
      <w:r w:rsidRPr="00AA4DC2">
        <w:t>[61]</w:t>
      </w:r>
      <w:r w:rsidRPr="00AA4DC2">
        <w:tab/>
        <w:t xml:space="preserve">G. Huang, J. Meng, D. Zhang, and X. Zhu, "Window Function for EEG Power Density Estimation and Its Application in SSVEP Based BCIs," in </w:t>
      </w:r>
      <w:r w:rsidRPr="00AA4DC2">
        <w:rPr>
          <w:i/>
        </w:rPr>
        <w:t>International Conference on Intelligent Robotics and Applications</w:t>
      </w:r>
      <w:r w:rsidRPr="00AA4DC2">
        <w:t>, Aachen, Germany, 2011, vol. 7102, pp. 135-144: Springer, Berlin, Germany.</w:t>
      </w:r>
    </w:p>
    <w:p w14:paraId="0AA0E1AF" w14:textId="77777777" w:rsidR="00AA4DC2" w:rsidRPr="00AA4DC2" w:rsidRDefault="00AA4DC2" w:rsidP="00AA4DC2">
      <w:pPr>
        <w:pStyle w:val="EndNoteBibliography"/>
        <w:ind w:left="720" w:hanging="720"/>
      </w:pPr>
      <w:r w:rsidRPr="00AA4DC2">
        <w:t>[62]</w:t>
      </w:r>
      <w:r w:rsidRPr="00AA4DC2">
        <w:tab/>
        <w:t xml:space="preserve">D. Coyle, G. Prasad, and T. M. McGinnity, </w:t>
      </w:r>
      <w:r w:rsidRPr="00AA4DC2">
        <w:rPr>
          <w:i/>
        </w:rPr>
        <w:t xml:space="preserve">A Time-Frequency Approach to Feature Extraction for a Brain-Computer Interface with a Comparative Analysis of Performance Measures, </w:t>
      </w:r>
      <w:r w:rsidRPr="00AA4DC2">
        <w:t>vol. 19, pp. 3141-3151, 04/11/2004 2004.</w:t>
      </w:r>
    </w:p>
    <w:p w14:paraId="6037CAB3" w14:textId="77777777" w:rsidR="00AA4DC2" w:rsidRPr="00AA4DC2" w:rsidRDefault="00AA4DC2" w:rsidP="00AA4DC2">
      <w:pPr>
        <w:pStyle w:val="EndNoteBibliography"/>
        <w:ind w:left="720" w:hanging="720"/>
      </w:pPr>
      <w:r w:rsidRPr="00AA4DC2">
        <w:t>[63]</w:t>
      </w:r>
      <w:r w:rsidRPr="00AA4DC2">
        <w:tab/>
        <w:t>"DCT/IDCT Customer Tutorial," ed: Xilinx, 2000.</w:t>
      </w:r>
    </w:p>
    <w:p w14:paraId="4F487E39" w14:textId="77777777" w:rsidR="00AA4DC2" w:rsidRPr="00AA4DC2" w:rsidRDefault="00AA4DC2" w:rsidP="00AA4DC2">
      <w:pPr>
        <w:pStyle w:val="EndNoteBibliography"/>
        <w:ind w:left="720" w:hanging="720"/>
      </w:pPr>
      <w:r w:rsidRPr="00AA4DC2">
        <w:t>[64]</w:t>
      </w:r>
      <w:r w:rsidRPr="00AA4DC2">
        <w:tab/>
        <w:t xml:space="preserve">W.-H. Chen and W. K. Pratt, "Scene Adaptive Coder," in </w:t>
      </w:r>
      <w:r w:rsidRPr="00AA4DC2">
        <w:rPr>
          <w:i/>
        </w:rPr>
        <w:t>IEEE Transactions on Communications</w:t>
      </w:r>
      <w:r w:rsidRPr="00AA4DC2">
        <w:t>, Dallas, 1984, vol. 32, pp. 225-323: IEEE.</w:t>
      </w:r>
    </w:p>
    <w:p w14:paraId="674B1C09" w14:textId="77777777" w:rsidR="00AA4DC2" w:rsidRPr="00AA4DC2" w:rsidRDefault="00AA4DC2" w:rsidP="00AA4DC2">
      <w:pPr>
        <w:pStyle w:val="EndNoteBibliography"/>
        <w:ind w:left="720" w:hanging="720"/>
      </w:pPr>
      <w:r w:rsidRPr="00AA4DC2">
        <w:t>[65]</w:t>
      </w:r>
      <w:r w:rsidRPr="00AA4DC2">
        <w:tab/>
        <w:t>E. Roberts, "Lossy Data Compression: JPEG," ed: Stanford, n.d.</w:t>
      </w:r>
    </w:p>
    <w:p w14:paraId="4A3CACC3" w14:textId="77777777" w:rsidR="00AA4DC2" w:rsidRPr="00AA4DC2" w:rsidRDefault="00AA4DC2" w:rsidP="00AA4DC2">
      <w:pPr>
        <w:pStyle w:val="EndNoteBibliography"/>
        <w:ind w:left="720" w:hanging="720"/>
      </w:pPr>
      <w:r w:rsidRPr="00AA4DC2">
        <w:t>[66]</w:t>
      </w:r>
      <w:r w:rsidRPr="00AA4DC2">
        <w:tab/>
        <w:t xml:space="preserve">J. Princen and A. Bradley, "Analysis/Synthesis filter bank design based on time domain aliasing cancellation," in </w:t>
      </w:r>
      <w:r w:rsidRPr="00AA4DC2">
        <w:rPr>
          <w:i/>
        </w:rPr>
        <w:t>IEEE Transactions on Acoustics, Speech, and Signal Processing</w:t>
      </w:r>
      <w:r w:rsidRPr="00AA4DC2">
        <w:t>, London, 1986, vol. 34, pp. 1153-1161: IEEE.</w:t>
      </w:r>
    </w:p>
    <w:p w14:paraId="236C9F5C" w14:textId="77777777" w:rsidR="00AA4DC2" w:rsidRPr="00AA4DC2" w:rsidRDefault="00AA4DC2" w:rsidP="00AA4DC2">
      <w:pPr>
        <w:pStyle w:val="EndNoteBibliography"/>
        <w:ind w:left="720" w:hanging="720"/>
      </w:pPr>
      <w:r w:rsidRPr="00AA4DC2">
        <w:t>[67]</w:t>
      </w:r>
      <w:r w:rsidRPr="00AA4DC2">
        <w:tab/>
        <w:t>B. Lincoln, "Modified Discrete Cosine Transform (MDCT)," ed: Stanford University, 1998.</w:t>
      </w:r>
    </w:p>
    <w:p w14:paraId="14F6774C" w14:textId="77777777" w:rsidR="00AA4DC2" w:rsidRPr="00AA4DC2" w:rsidRDefault="00AA4DC2" w:rsidP="00AA4DC2">
      <w:pPr>
        <w:pStyle w:val="EndNoteBibliography"/>
        <w:ind w:left="720" w:hanging="720"/>
      </w:pPr>
      <w:r w:rsidRPr="00AA4DC2">
        <w:t>[68]</w:t>
      </w:r>
      <w:r w:rsidRPr="00AA4DC2">
        <w:tab/>
        <w:t xml:space="preserve">S. K. Bashar and M. I. H. Bhuiyan, "Classification of motor imagery movements using multivariate empirical mode decomposition and short time Fourier transform based hybrid method," </w:t>
      </w:r>
      <w:r w:rsidRPr="00AA4DC2">
        <w:rPr>
          <w:i/>
        </w:rPr>
        <w:t xml:space="preserve">Engineering Science and Technology, an International Journal, </w:t>
      </w:r>
      <w:r w:rsidRPr="00AA4DC2">
        <w:t>vol. 19, no. 3, pp. 1457-1464, Sept. 2016 2016.</w:t>
      </w:r>
    </w:p>
    <w:p w14:paraId="6B710D3E" w14:textId="77777777" w:rsidR="00AA4DC2" w:rsidRPr="00AA4DC2" w:rsidRDefault="00AA4DC2" w:rsidP="00AA4DC2">
      <w:pPr>
        <w:pStyle w:val="EndNoteBibliography"/>
        <w:ind w:left="720" w:hanging="720"/>
      </w:pPr>
      <w:r w:rsidRPr="00AA4DC2">
        <w:t>[69]</w:t>
      </w:r>
      <w:r w:rsidRPr="00AA4DC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97BB225" w14:textId="77777777" w:rsidR="00AA4DC2" w:rsidRPr="00AA4DC2" w:rsidRDefault="00AA4DC2" w:rsidP="00AA4DC2">
      <w:pPr>
        <w:pStyle w:val="EndNoteBibliography"/>
        <w:ind w:left="720" w:hanging="720"/>
      </w:pPr>
      <w:r w:rsidRPr="00AA4DC2">
        <w:t>[70]</w:t>
      </w:r>
      <w:r w:rsidRPr="00AA4DC2">
        <w:tab/>
        <w:t xml:space="preserve">Y. Pang, S. Wang, and Y. Yuan, "Learning Regularized LDA by Clustering," in </w:t>
      </w:r>
      <w:r w:rsidRPr="00AA4DC2">
        <w:rPr>
          <w:i/>
        </w:rPr>
        <w:t>IEEE Transactions on Neural Networks and Learning Systems</w:t>
      </w:r>
      <w:r w:rsidRPr="00AA4DC2">
        <w:t>, 2014, vol. 25, no. 12, pp. 2191-2201: IEEE.</w:t>
      </w:r>
    </w:p>
    <w:p w14:paraId="238B726F" w14:textId="77777777" w:rsidR="00AA4DC2" w:rsidRPr="00AA4DC2" w:rsidRDefault="00AA4DC2" w:rsidP="00AA4DC2">
      <w:pPr>
        <w:pStyle w:val="EndNoteBibliography"/>
        <w:ind w:left="720" w:hanging="720"/>
      </w:pPr>
      <w:r w:rsidRPr="00AA4DC2">
        <w:t>[71]</w:t>
      </w:r>
      <w:r w:rsidRPr="00AA4DC2">
        <w:tab/>
        <w:t xml:space="preserve">F. Lauer. (2014, 21/08/2019). </w:t>
      </w:r>
      <w:r w:rsidRPr="00AA4DC2">
        <w:rPr>
          <w:i/>
        </w:rPr>
        <w:t>Linear and Quadratic Discriminant Analysis (LDA / QDA)</w:t>
      </w:r>
      <w:r w:rsidRPr="00AA4DC2">
        <w:t>. Available: http://mlweb.loria.fr/book/en/lda.html</w:t>
      </w:r>
    </w:p>
    <w:p w14:paraId="3FBDA1CD" w14:textId="77777777" w:rsidR="00AA4DC2" w:rsidRPr="00AA4DC2" w:rsidRDefault="00AA4DC2" w:rsidP="00AA4DC2">
      <w:pPr>
        <w:pStyle w:val="EndNoteBibliography"/>
        <w:ind w:left="720" w:hanging="720"/>
      </w:pPr>
      <w:r w:rsidRPr="00AA4DC2">
        <w:lastRenderedPageBreak/>
        <w:t>[72]</w:t>
      </w:r>
      <w:r w:rsidRPr="00AA4DC2">
        <w:tab/>
        <w:t xml:space="preserve">Penn State University. (n.d., 21/08/2019). </w:t>
      </w:r>
      <w:r w:rsidRPr="00AA4DC2">
        <w:rPr>
          <w:i/>
        </w:rPr>
        <w:t>9.2.8 - Quadratic Discriminant Analysis (QDA)</w:t>
      </w:r>
      <w:r w:rsidRPr="00AA4DC2">
        <w:t>. Available: https://onlinecourses.science.psu.edu/stat508/book/export/html/696</w:t>
      </w:r>
    </w:p>
    <w:p w14:paraId="1B3F8E69" w14:textId="77777777" w:rsidR="00AA4DC2" w:rsidRPr="00AA4DC2" w:rsidRDefault="00AA4DC2" w:rsidP="00AA4DC2">
      <w:pPr>
        <w:pStyle w:val="EndNoteBibliography"/>
        <w:ind w:left="720" w:hanging="720"/>
      </w:pPr>
      <w:r w:rsidRPr="00AA4DC2">
        <w:t>[73]</w:t>
      </w:r>
      <w:r w:rsidRPr="00AA4DC2">
        <w:tab/>
        <w:t xml:space="preserve">V. Vapnik and C. Cortes, "Support-Vector Networks," </w:t>
      </w:r>
      <w:r w:rsidRPr="00AA4DC2">
        <w:rPr>
          <w:i/>
        </w:rPr>
        <w:t xml:space="preserve">Machine Learning, </w:t>
      </w:r>
      <w:r w:rsidRPr="00AA4DC2">
        <w:t>vol. 20, pp. 273-297, 1995.</w:t>
      </w:r>
    </w:p>
    <w:p w14:paraId="71FC8CFF" w14:textId="77777777" w:rsidR="00AA4DC2" w:rsidRPr="00AA4DC2" w:rsidRDefault="00AA4DC2" w:rsidP="00AA4DC2">
      <w:pPr>
        <w:pStyle w:val="EndNoteBibliography"/>
        <w:ind w:left="720" w:hanging="720"/>
      </w:pPr>
      <w:r w:rsidRPr="00AA4DC2">
        <w:t>[74]</w:t>
      </w:r>
      <w:r w:rsidRPr="00AA4DC2">
        <w:tab/>
      </w:r>
      <w:r w:rsidRPr="00AA4DC2">
        <w:rPr>
          <w:sz w:val="20"/>
        </w:rPr>
        <w:t>R. Pupale</w:t>
      </w:r>
      <w:r w:rsidRPr="00AA4DC2">
        <w:t xml:space="preserve">. (2018, 21/08/2019). </w:t>
      </w:r>
      <w:r w:rsidRPr="00AA4DC2">
        <w:rPr>
          <w:i/>
        </w:rPr>
        <w:t>Support Vector Machines(SVM) -- An Overview - Towards Data Science</w:t>
      </w:r>
      <w:r w:rsidRPr="00AA4DC2">
        <w:t>. Available: https://towardsdatascience.com/https-medium-com-pupalerushikesh-svm-f4b42800e989</w:t>
      </w:r>
    </w:p>
    <w:p w14:paraId="46A5D6AC" w14:textId="77777777" w:rsidR="00AA4DC2" w:rsidRPr="00AA4DC2" w:rsidRDefault="00AA4DC2" w:rsidP="00AA4DC2">
      <w:pPr>
        <w:pStyle w:val="EndNoteBibliography"/>
        <w:ind w:left="720" w:hanging="720"/>
      </w:pPr>
      <w:r w:rsidRPr="00AA4DC2">
        <w:t>[75]</w:t>
      </w:r>
      <w:r w:rsidRPr="00AA4DC2">
        <w:tab/>
        <w:t>D. Sontage, "Support Vector Machines (SVMs) Lecture 2," ed: Massachusetts Institute of Technology, n.d.</w:t>
      </w:r>
    </w:p>
    <w:p w14:paraId="459E619E" w14:textId="77777777" w:rsidR="00AA4DC2" w:rsidRPr="00AA4DC2" w:rsidRDefault="00AA4DC2" w:rsidP="00AA4DC2">
      <w:pPr>
        <w:pStyle w:val="EndNoteBibliography"/>
        <w:ind w:left="720" w:hanging="720"/>
      </w:pPr>
      <w:r w:rsidRPr="00AA4DC2">
        <w:t>[76]</w:t>
      </w:r>
      <w:r w:rsidRPr="00AA4DC2">
        <w:tab/>
        <w:t>R. Berwick, "An Idiot’s guide to Support vector machines (SVMs)," ed: Massachusetts Institute of Technology, n.d.</w:t>
      </w:r>
    </w:p>
    <w:p w14:paraId="3416172C" w14:textId="77777777" w:rsidR="00AA4DC2" w:rsidRPr="00AA4DC2" w:rsidRDefault="00AA4DC2" w:rsidP="00AA4DC2">
      <w:pPr>
        <w:pStyle w:val="EndNoteBibliography"/>
        <w:ind w:left="720" w:hanging="720"/>
      </w:pPr>
      <w:r w:rsidRPr="00AA4DC2">
        <w:t>[77]</w:t>
      </w:r>
      <w:r w:rsidRPr="00AA4DC2">
        <w:tab/>
        <w:t xml:space="preserve">K. Teknomo. (n.d., 21/08/2019). </w:t>
      </w:r>
      <w:r w:rsidRPr="00AA4DC2">
        <w:rPr>
          <w:i/>
        </w:rPr>
        <w:t>K Nearest Neighbors Tutorial: How K-Nearest Neighbour (KNN) Algorithm works?</w:t>
      </w:r>
      <w:r w:rsidRPr="00AA4DC2">
        <w:t xml:space="preserve"> Available: https://people.revoledu.com/kardi/tutorial/KNN/HowTo_KNN.html</w:t>
      </w:r>
    </w:p>
    <w:p w14:paraId="3083B5C4" w14:textId="77777777" w:rsidR="00AA4DC2" w:rsidRPr="00AA4DC2" w:rsidRDefault="00AA4DC2" w:rsidP="00AA4DC2">
      <w:pPr>
        <w:pStyle w:val="EndNoteBibliography"/>
        <w:ind w:left="720" w:hanging="720"/>
      </w:pPr>
      <w:r w:rsidRPr="00AA4DC2">
        <w:t>[78]</w:t>
      </w:r>
      <w:r w:rsidRPr="00AA4DC2">
        <w:tab/>
        <w:t xml:space="preserve">(n.d., 21/08/2019). </w:t>
      </w:r>
      <w:r w:rsidRPr="00AA4DC2">
        <w:rPr>
          <w:i/>
        </w:rPr>
        <w:t>kNN</w:t>
      </w:r>
      <w:r w:rsidRPr="00AA4DC2">
        <w:t>. Available: http://cs.carleton.edu/cs_comps/0910/netflixprize/final_results/knn/index.html</w:t>
      </w:r>
    </w:p>
    <w:p w14:paraId="295A0206" w14:textId="77777777" w:rsidR="00AA4DC2" w:rsidRPr="00AA4DC2" w:rsidRDefault="00AA4DC2" w:rsidP="00AA4DC2">
      <w:pPr>
        <w:pStyle w:val="EndNoteBibliography"/>
        <w:ind w:left="720" w:hanging="720"/>
      </w:pPr>
      <w:r w:rsidRPr="00AA4DC2">
        <w:t>[79]</w:t>
      </w:r>
      <w:r w:rsidRPr="00AA4DC2">
        <w:tab/>
        <w:t xml:space="preserve">(2018, 21/09/2019). </w:t>
      </w:r>
      <w:r w:rsidRPr="00AA4DC2">
        <w:rPr>
          <w:i/>
        </w:rPr>
        <w:t>Lecture 2: k-nearest neighbors / Curese of Dimensionality</w:t>
      </w:r>
      <w:r w:rsidRPr="00AA4DC2">
        <w:t>. Available: http://www.cs.cornell.edu/courses/cs4780/2018fa/lectures/lecturenote02_kNN.html</w:t>
      </w:r>
    </w:p>
    <w:p w14:paraId="43FCC854" w14:textId="77777777" w:rsidR="00AA4DC2" w:rsidRPr="00AA4DC2" w:rsidRDefault="00AA4DC2" w:rsidP="00AA4DC2">
      <w:pPr>
        <w:pStyle w:val="EndNoteBibliography"/>
        <w:ind w:left="720" w:hanging="720"/>
      </w:pPr>
      <w:r w:rsidRPr="00AA4DC2">
        <w:t>[80]</w:t>
      </w:r>
      <w:r w:rsidRPr="00AA4DC2">
        <w:tab/>
        <w:t>B. M. Kaya M, Ozbay E, Yanar H, Mishchenko Y, "A large electroencephalographic motor imagery dataset for electroencephalographic brain computer interfaces," ed: figshare, 2018.</w:t>
      </w:r>
    </w:p>
    <w:p w14:paraId="70C234EE" w14:textId="77777777" w:rsidR="00AA4DC2" w:rsidRPr="00AA4DC2" w:rsidRDefault="00AA4DC2" w:rsidP="00AA4DC2">
      <w:pPr>
        <w:pStyle w:val="EndNoteBibliography"/>
        <w:ind w:left="720" w:hanging="720"/>
      </w:pPr>
      <w:r w:rsidRPr="00AA4DC2">
        <w:t>[81]</w:t>
      </w:r>
      <w:r w:rsidRPr="00AA4DC2">
        <w:tab/>
        <w:t xml:space="preserve">B. M. Kaya M, Ozbay E, Yanar H, Mishchenko Y, "A large electroencephalographic motor imagery dataset for electroencephalographic brain computer interfaces," </w:t>
      </w:r>
      <w:r w:rsidRPr="00AA4DC2">
        <w:rPr>
          <w:i/>
        </w:rPr>
        <w:t xml:space="preserve">Scientific Data, </w:t>
      </w:r>
      <w:r w:rsidRPr="00AA4DC2">
        <w:t>vol. 5, no. 180211, 2018.</w:t>
      </w:r>
    </w:p>
    <w:p w14:paraId="66570AE3" w14:textId="77777777" w:rsidR="00AA4DC2" w:rsidRPr="00AA4DC2" w:rsidRDefault="00AA4DC2" w:rsidP="00AA4DC2">
      <w:pPr>
        <w:pStyle w:val="EndNoteBibliography"/>
        <w:ind w:left="720" w:hanging="720"/>
      </w:pPr>
      <w:r w:rsidRPr="00AA4DC2">
        <w:t>[82]</w:t>
      </w:r>
      <w:r w:rsidRPr="00AA4DC2">
        <w:tab/>
        <w:t xml:space="preserve">K. Cabeen and P. Gent. (n.d., 03/11/2019). </w:t>
      </w:r>
      <w:r w:rsidRPr="00AA4DC2">
        <w:rPr>
          <w:i/>
        </w:rPr>
        <w:t>Image Compression and the Discrete Cosine Transform</w:t>
      </w:r>
      <w:r w:rsidRPr="00AA4DC2">
        <w:t>. Available: https://www.math.cuhk.edu.hk/~lmlui/dct.pdf</w:t>
      </w:r>
    </w:p>
    <w:p w14:paraId="1633479D" w14:textId="77777777" w:rsidR="00AA4DC2" w:rsidRPr="00AA4DC2" w:rsidRDefault="00AA4DC2" w:rsidP="00AA4DC2">
      <w:pPr>
        <w:pStyle w:val="EndNoteBibliography"/>
        <w:ind w:left="720" w:hanging="720"/>
      </w:pPr>
      <w:r w:rsidRPr="00AA4DC2">
        <w:t>[83]</w:t>
      </w:r>
      <w:r w:rsidRPr="00AA4DC2">
        <w:tab/>
        <w:t xml:space="preserve">A. B. Watson, "Image Compression Using the Discrete Cosine Transform," </w:t>
      </w:r>
      <w:r w:rsidRPr="00AA4DC2">
        <w:rPr>
          <w:i/>
        </w:rPr>
        <w:t xml:space="preserve">Mathematica, </w:t>
      </w:r>
      <w:r w:rsidRPr="00AA4DC2">
        <w:t>vol. 4, no. 1, pp. 81-88, 1994.</w:t>
      </w:r>
    </w:p>
    <w:p w14:paraId="1D002854" w14:textId="77777777" w:rsidR="00AA4DC2" w:rsidRPr="00AA4DC2" w:rsidRDefault="00AA4DC2" w:rsidP="00AA4DC2">
      <w:pPr>
        <w:pStyle w:val="EndNoteBibliography"/>
        <w:ind w:left="720" w:hanging="720"/>
      </w:pPr>
      <w:r w:rsidRPr="00AA4DC2">
        <w:t>[84]</w:t>
      </w:r>
      <w:r w:rsidRPr="00AA4DC2">
        <w:tab/>
        <w:t xml:space="preserve">Florida Research Instruments. (n.d., 04/11/2019). </w:t>
      </w:r>
      <w:r w:rsidRPr="00AA4DC2">
        <w:rPr>
          <w:i/>
        </w:rPr>
        <w:t>EEG Headband Packages - Florida Research Instruments Inc</w:t>
      </w:r>
      <w:r w:rsidRPr="00AA4DC2">
        <w:t>. Available: https://www.fri-fl-shop.com/product/eeg-headband-packages/</w:t>
      </w:r>
    </w:p>
    <w:p w14:paraId="45A53B5A" w14:textId="77777777" w:rsidR="00AA4DC2" w:rsidRPr="00AA4DC2" w:rsidRDefault="00AA4DC2" w:rsidP="00AA4DC2">
      <w:pPr>
        <w:pStyle w:val="EndNoteBibliography"/>
        <w:ind w:left="720" w:hanging="720"/>
      </w:pPr>
      <w:r w:rsidRPr="00AA4DC2">
        <w:t>[85]</w:t>
      </w:r>
      <w:r w:rsidRPr="00AA4DC2">
        <w:tab/>
        <w:t>Microchip, "Analog and Interface Guidew," vol. 1, n.d.</w:t>
      </w:r>
    </w:p>
    <w:p w14:paraId="0A990347" w14:textId="77777777" w:rsidR="00AA4DC2" w:rsidRPr="00AA4DC2" w:rsidRDefault="00AA4DC2" w:rsidP="00AA4DC2">
      <w:pPr>
        <w:pStyle w:val="EndNoteBibliography"/>
        <w:ind w:left="720" w:hanging="720"/>
      </w:pPr>
      <w:r w:rsidRPr="00AA4DC2">
        <w:t>[86]</w:t>
      </w:r>
      <w:r w:rsidRPr="00AA4DC2">
        <w:tab/>
        <w:t>ST Electronics, "AN5043: Layout recommendations for the design of boards with ST25R3911B/ST25R391x devices," January 2018 2018.</w:t>
      </w:r>
    </w:p>
    <w:p w14:paraId="6DA2B815" w14:textId="77777777" w:rsidR="00AA4DC2" w:rsidRPr="00AA4DC2" w:rsidRDefault="00AA4DC2" w:rsidP="00AA4DC2">
      <w:pPr>
        <w:pStyle w:val="EndNoteBibliography"/>
        <w:ind w:left="720" w:hanging="720"/>
      </w:pPr>
      <w:r w:rsidRPr="00AA4DC2">
        <w:t>[87]</w:t>
      </w:r>
      <w:r w:rsidRPr="00AA4DC2">
        <w:tab/>
        <w:t>E. Vita, "Arduino Nano - Rev 3.2," 30 December 2014 2014.</w:t>
      </w:r>
    </w:p>
    <w:p w14:paraId="4A591394" w14:textId="77777777" w:rsidR="00AA4DC2" w:rsidRPr="00AA4DC2" w:rsidRDefault="00AA4DC2" w:rsidP="00AA4DC2">
      <w:pPr>
        <w:pStyle w:val="EndNoteBibliography"/>
        <w:ind w:left="720" w:hanging="720"/>
      </w:pPr>
      <w:r w:rsidRPr="00AA4DC2">
        <w:t>[88]</w:t>
      </w:r>
      <w:r w:rsidRPr="00AA4DC2">
        <w:tab/>
        <w:t>Atmel, "AVR910: In-System Programming Application Note," 11/2016 2016.</w:t>
      </w:r>
    </w:p>
    <w:p w14:paraId="78BF0EE9" w14:textId="77777777" w:rsidR="00AA4DC2" w:rsidRPr="00AA4DC2" w:rsidRDefault="00AA4DC2" w:rsidP="00AA4DC2">
      <w:pPr>
        <w:pStyle w:val="EndNoteBibliography"/>
        <w:ind w:left="720" w:hanging="720"/>
      </w:pPr>
      <w:r w:rsidRPr="00AA4DC2">
        <w:t>[89]</w:t>
      </w:r>
      <w:r w:rsidRPr="00AA4DC2">
        <w:tab/>
        <w:t xml:space="preserve">S. Thornton. (2016, 04/11/2019). </w:t>
      </w:r>
      <w:r w:rsidRPr="00AA4DC2">
        <w:rPr>
          <w:i/>
        </w:rPr>
        <w:t>Trade-offs in Choosing 8-bit vs. 16- and 32-bit Architectures</w:t>
      </w:r>
      <w:r w:rsidRPr="00AA4DC2">
        <w:t>. Available: https://www.microcontrollertips.com/trade-offs-choosing-8-bit-vs-16-32-bit-architectures/</w:t>
      </w:r>
    </w:p>
    <w:p w14:paraId="3A763736" w14:textId="77777777" w:rsidR="00AA4DC2" w:rsidRPr="00AA4DC2" w:rsidRDefault="00AA4DC2" w:rsidP="00AA4DC2">
      <w:pPr>
        <w:pStyle w:val="EndNoteBibliography"/>
        <w:ind w:left="720" w:hanging="720"/>
      </w:pPr>
      <w:r w:rsidRPr="00AA4DC2">
        <w:t>[90]</w:t>
      </w:r>
      <w:r w:rsidRPr="00AA4DC2">
        <w:tab/>
        <w:t>ST Electronics, "UM1472: Discovery kit with STM32F407VG MCU User manual," May 2017 2017.</w:t>
      </w:r>
    </w:p>
    <w:p w14:paraId="45508624" w14:textId="77777777" w:rsidR="00AA4DC2" w:rsidRPr="00AA4DC2" w:rsidRDefault="00AA4DC2" w:rsidP="00AA4DC2">
      <w:pPr>
        <w:pStyle w:val="EndNoteBibliography"/>
        <w:ind w:left="720" w:hanging="720"/>
      </w:pPr>
      <w:r w:rsidRPr="00AA4DC2">
        <w:t>[91]</w:t>
      </w:r>
      <w:r w:rsidRPr="00AA4DC2">
        <w:tab/>
        <w:t>ST Electronics, "STM32F407xx Datasheet," September 2016 2016.</w:t>
      </w:r>
    </w:p>
    <w:p w14:paraId="7D431B06" w14:textId="77777777" w:rsidR="00AA4DC2" w:rsidRPr="00AA4DC2" w:rsidRDefault="00AA4DC2" w:rsidP="00AA4DC2">
      <w:pPr>
        <w:pStyle w:val="EndNoteBibliography"/>
        <w:ind w:left="720" w:hanging="720"/>
      </w:pPr>
      <w:r w:rsidRPr="00AA4DC2">
        <w:t>[92]</w:t>
      </w:r>
      <w:r w:rsidRPr="00AA4DC2">
        <w:tab/>
        <w:t>ST Electronics, "UM1725: Description of STM32F4 HAL and LL drivers," User Manual February 2017 2017.</w:t>
      </w:r>
    </w:p>
    <w:p w14:paraId="679222B1" w14:textId="77777777" w:rsidR="00AA4DC2" w:rsidRPr="00AA4DC2" w:rsidRDefault="00AA4DC2" w:rsidP="00AA4DC2">
      <w:pPr>
        <w:pStyle w:val="EndNoteBibliography"/>
        <w:ind w:left="720" w:hanging="720"/>
      </w:pPr>
      <w:r w:rsidRPr="00AA4DC2">
        <w:t>[93]</w:t>
      </w:r>
      <w:r w:rsidRPr="00AA4DC2">
        <w:tab/>
        <w:t>S. Sayad, "Support Vector Machine," n.d. n.d.</w:t>
      </w:r>
    </w:p>
    <w:p w14:paraId="684AD123" w14:textId="77777777" w:rsidR="00AA4DC2" w:rsidRPr="00AA4DC2" w:rsidRDefault="00AA4DC2" w:rsidP="00AA4DC2">
      <w:pPr>
        <w:pStyle w:val="EndNoteBibliography"/>
        <w:ind w:left="720" w:hanging="720"/>
      </w:pPr>
      <w:r w:rsidRPr="00AA4DC2">
        <w:lastRenderedPageBreak/>
        <w:t>[94]</w:t>
      </w:r>
      <w:r w:rsidRPr="00AA4DC2">
        <w:tab/>
        <w:t xml:space="preserve">A. Mota. (2017, 04/11/2019). </w:t>
      </w:r>
      <w:r w:rsidRPr="00AA4DC2">
        <w:rPr>
          <w:i/>
        </w:rPr>
        <w:t>Materials of Prosthetic Limbs</w:t>
      </w:r>
      <w:r w:rsidRPr="00AA4DC2">
        <w:t>. Available: https://broncoscholar.library.cpp.edu/bitstream/handle/10211.3/193171/MotaAnissa_LibraryResearchPaper2017.pdf?sequence=1</w:t>
      </w:r>
    </w:p>
    <w:p w14:paraId="0B1382C3" w14:textId="77777777" w:rsidR="00AA4DC2" w:rsidRPr="00AA4DC2" w:rsidRDefault="00AA4DC2" w:rsidP="00AA4DC2">
      <w:pPr>
        <w:pStyle w:val="EndNoteBibliography"/>
        <w:ind w:left="720" w:hanging="720"/>
      </w:pPr>
      <w:r w:rsidRPr="00AA4DC2">
        <w:t>[95]</w:t>
      </w:r>
      <w:r w:rsidRPr="00AA4DC2">
        <w:tab/>
        <w:t>M. B. Pires, J. J. A. Mendes, and S. L. Stevan, "Development of an 8 channel sEMG wireless device based on ADS1299 with Virtual Instrumentation," August 2018 2018.</w:t>
      </w:r>
    </w:p>
    <w:p w14:paraId="66C2034B" w14:textId="77777777" w:rsidR="00AA4DC2" w:rsidRPr="00AA4DC2" w:rsidRDefault="00AA4DC2" w:rsidP="00AA4DC2">
      <w:pPr>
        <w:pStyle w:val="EndNoteBibliography"/>
        <w:ind w:left="720" w:hanging="720"/>
      </w:pPr>
      <w:r w:rsidRPr="00AA4DC2">
        <w:t>[96]</w:t>
      </w:r>
      <w:r w:rsidRPr="00AA4DC2">
        <w:tab/>
        <w:t>M. Z. Jamal, "Signal Acquisition Using Surface EMG and Circuit Design Considerations for Robotic Prosthesis," in</w:t>
      </w:r>
      <w:r w:rsidRPr="00AA4DC2">
        <w:rPr>
          <w:i/>
        </w:rPr>
        <w:t xml:space="preserve"> Computational Intelligence in Electromyography Analysis - A Perspective on Current Applications and Future Challenges</w:t>
      </w:r>
      <w:r w:rsidRPr="00AA4DC2">
        <w:t>, G. R. Naik, Ed. London: IntechOpen, 2012.</w:t>
      </w:r>
    </w:p>
    <w:p w14:paraId="5C30503E" w14:textId="77777777" w:rsidR="00AA4DC2" w:rsidRPr="00AA4DC2" w:rsidRDefault="00AA4DC2" w:rsidP="00AA4DC2">
      <w:pPr>
        <w:pStyle w:val="EndNoteBibliography"/>
        <w:ind w:left="720" w:hanging="720"/>
      </w:pPr>
      <w:r w:rsidRPr="00AA4DC2">
        <w:t>[97]</w:t>
      </w:r>
      <w:r w:rsidRPr="00AA4DC2">
        <w:tab/>
        <w:t xml:space="preserve">A. Singh, D. Ferry, and S. Mills, "Improving Biomedical Engineering Education Through Continuity in Adaptive, Experiential, and Interdisciplinary Learning Environments," </w:t>
      </w:r>
      <w:r w:rsidRPr="00AA4DC2">
        <w:rPr>
          <w:i/>
        </w:rPr>
        <w:t xml:space="preserve">Journal of Biomechanical Engineering, </w:t>
      </w:r>
      <w:r w:rsidRPr="00AA4DC2">
        <w:t>vol. 140, no. 8, August 2018 2018.</w:t>
      </w:r>
    </w:p>
    <w:p w14:paraId="6A85E451" w14:textId="77777777" w:rsidR="00AA4DC2" w:rsidRPr="00AA4DC2" w:rsidRDefault="00AA4DC2" w:rsidP="00AA4DC2">
      <w:pPr>
        <w:pStyle w:val="EndNoteBibliography"/>
        <w:ind w:left="720" w:hanging="720"/>
      </w:pPr>
      <w:r w:rsidRPr="00AA4DC2">
        <w:t>[98]</w:t>
      </w:r>
      <w:r w:rsidRPr="00AA4DC2">
        <w:tab/>
        <w:t xml:space="preserve">The University of Newcastle. (2017, 7 June 2020). </w:t>
      </w:r>
      <w:r w:rsidRPr="00AA4DC2">
        <w:rPr>
          <w:i/>
        </w:rPr>
        <w:t>Medical Engineering Degree Launch / Faculty of Engineering and Built Environment</w:t>
      </w:r>
      <w:r w:rsidRPr="00AA4DC2">
        <w:t>. Available: https://www.newcastle.edu.au/events/faculty-of-engineering-and-built-environment/medical-engineering-degree-launch</w:t>
      </w:r>
    </w:p>
    <w:p w14:paraId="5F6DC957" w14:textId="77777777" w:rsidR="00AA4DC2" w:rsidRPr="00AA4DC2" w:rsidRDefault="00AA4DC2" w:rsidP="00AA4DC2">
      <w:pPr>
        <w:pStyle w:val="EndNoteBibliography"/>
        <w:ind w:left="720" w:hanging="720"/>
      </w:pPr>
      <w:r w:rsidRPr="00AA4DC2">
        <w:t>[99]</w:t>
      </w:r>
      <w:r w:rsidRPr="00AA4DC2">
        <w:tab/>
        <w:t>S. Smith, "An educational modular biosignal front end," S. Smith, Ed., ed, 2020.</w:t>
      </w:r>
    </w:p>
    <w:p w14:paraId="4166DA31" w14:textId="77777777" w:rsidR="00AA4DC2" w:rsidRPr="00AA4DC2" w:rsidRDefault="00AA4DC2" w:rsidP="00AA4DC2">
      <w:pPr>
        <w:pStyle w:val="EndNoteBibliography"/>
        <w:ind w:left="720" w:hanging="720"/>
      </w:pPr>
      <w:r w:rsidRPr="00AA4DC2">
        <w:t>[100]</w:t>
      </w:r>
      <w:r w:rsidRPr="00AA4DC2">
        <w:tab/>
        <w:t>R. Middleton, "An educatrional modular biosignal acquisition system," S. Parker, Ed., Email ed, 2020.</w:t>
      </w:r>
    </w:p>
    <w:p w14:paraId="2F7107B0" w14:textId="77777777" w:rsidR="00AA4DC2" w:rsidRPr="00AA4DC2" w:rsidRDefault="00AA4DC2" w:rsidP="00AA4DC2">
      <w:pPr>
        <w:pStyle w:val="EndNoteBibliography"/>
        <w:ind w:left="720" w:hanging="720"/>
      </w:pPr>
      <w:r w:rsidRPr="00AA4DC2">
        <w:t>[101]</w:t>
      </w:r>
      <w:r w:rsidRPr="00AA4DC2">
        <w:tab/>
        <w:t xml:space="preserve">J. Nalepa and M. Kawulok, "Selecting training sets for support vector machines: a review," </w:t>
      </w:r>
      <w:r w:rsidRPr="00AA4DC2">
        <w:rPr>
          <w:i/>
        </w:rPr>
        <w:t xml:space="preserve">Artificial Intelligence Review, </w:t>
      </w:r>
      <w:r w:rsidRPr="00AA4DC2">
        <w:t>vol. 52, no. 2, pp. 857-900, August 2019 2018.</w:t>
      </w:r>
    </w:p>
    <w:p w14:paraId="35905A8D" w14:textId="77777777" w:rsidR="00AA4DC2" w:rsidRPr="00AA4DC2" w:rsidRDefault="00AA4DC2" w:rsidP="00AA4DC2">
      <w:pPr>
        <w:pStyle w:val="EndNoteBibliography"/>
        <w:ind w:left="720" w:hanging="720"/>
      </w:pPr>
      <w:r w:rsidRPr="00AA4DC2">
        <w:t>[102]</w:t>
      </w:r>
      <w:r w:rsidRPr="00AA4DC2">
        <w:tab/>
        <w:t xml:space="preserve">S. Winters-Hill and S. Merat, "SVM clustering," </w:t>
      </w:r>
      <w:r w:rsidRPr="00AA4DC2">
        <w:rPr>
          <w:i/>
        </w:rPr>
        <w:t xml:space="preserve">BMC Bioinformatics, </w:t>
      </w:r>
      <w:r w:rsidRPr="00AA4DC2">
        <w:t>vol. 8, no. 7, 1/11/2007 2007.</w:t>
      </w:r>
    </w:p>
    <w:p w14:paraId="023032C9" w14:textId="77777777" w:rsidR="00AA4DC2" w:rsidRPr="00AA4DC2" w:rsidRDefault="00AA4DC2" w:rsidP="00AA4DC2">
      <w:pPr>
        <w:pStyle w:val="EndNoteBibliography"/>
        <w:ind w:left="720" w:hanging="720"/>
      </w:pPr>
      <w:r w:rsidRPr="00AA4DC2">
        <w:t>[103]</w:t>
      </w:r>
      <w:r w:rsidRPr="00AA4DC2">
        <w:tab/>
        <w:t xml:space="preserve">H. Nakatani, N. Orlandi, and C. van Leeuwen, "Precisely timed occulomotor and parietal EEG activity in perceptual switching," </w:t>
      </w:r>
      <w:r w:rsidRPr="00AA4DC2">
        <w:rPr>
          <w:i/>
        </w:rPr>
        <w:t xml:space="preserve">Cognitive Neurodynamics, </w:t>
      </w:r>
      <w:r w:rsidRPr="00AA4DC2">
        <w:t>vol. 5, no. 4, pp. 399 - 409, 5/11/2011 2011.</w:t>
      </w:r>
    </w:p>
    <w:p w14:paraId="37404F46" w14:textId="77777777" w:rsidR="00AA4DC2" w:rsidRPr="00AA4DC2" w:rsidRDefault="00AA4DC2" w:rsidP="00AA4DC2">
      <w:pPr>
        <w:pStyle w:val="EndNoteBibliography"/>
        <w:ind w:left="720" w:hanging="720"/>
      </w:pPr>
      <w:r w:rsidRPr="00AA4DC2">
        <w:t>[104]</w:t>
      </w:r>
      <w:r w:rsidRPr="00AA4DC2">
        <w:tab/>
        <w:t>M. Mahmood</w:t>
      </w:r>
      <w:r w:rsidRPr="00AA4DC2">
        <w:rPr>
          <w:i/>
        </w:rPr>
        <w:t xml:space="preserve"> et al.</w:t>
      </w:r>
      <w:r w:rsidRPr="00AA4DC2">
        <w:t xml:space="preserve">, "Fully portable and wireless universal brain–machine interfaces enabled by flexible scalp electronics and deep learning algorithm," </w:t>
      </w:r>
      <w:r w:rsidRPr="00AA4DC2">
        <w:rPr>
          <w:i/>
        </w:rPr>
        <w:t xml:space="preserve">Nat Mach Intell, </w:t>
      </w:r>
      <w:r w:rsidRPr="00AA4DC2">
        <w:t>vol. 1, no. 9, pp. 412-422, 20 March 2019 2019.</w:t>
      </w:r>
    </w:p>
    <w:p w14:paraId="32A974A4" w14:textId="77777777" w:rsidR="00AA4DC2" w:rsidRPr="00AA4DC2" w:rsidRDefault="00AA4DC2" w:rsidP="00AA4DC2">
      <w:pPr>
        <w:pStyle w:val="EndNoteBibliography"/>
        <w:ind w:left="720" w:hanging="720"/>
      </w:pPr>
      <w:r w:rsidRPr="00AA4DC2">
        <w:t>[105]</w:t>
      </w:r>
      <w:r w:rsidRPr="00AA4DC2">
        <w:tab/>
        <w:t>D. Grayden, "EMI shielding for non-invasive BCI systems," D. Grayden, Ed., ed, 2020.</w:t>
      </w:r>
    </w:p>
    <w:p w14:paraId="5A1BA649" w14:textId="392DF1F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72"/>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2" w:name="_Ref23865532"/>
      <w:bookmarkStart w:id="123" w:name="_Toc42799071"/>
      <w:r>
        <w:rPr>
          <w:noProof/>
          <w:lang w:eastAsia="en-AU"/>
        </w:rPr>
        <w:lastRenderedPageBreak/>
        <w:drawing>
          <wp:anchor distT="0" distB="0" distL="114300" distR="114300" simplePos="0" relativeHeight="251758592" behindDoc="0" locked="0" layoutInCell="1" allowOverlap="1" wp14:anchorId="6DC1F7EA" wp14:editId="627D100A">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73">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2"/>
      <w:bookmarkEnd w:id="123"/>
    </w:p>
    <w:p w14:paraId="4B47382F" w14:textId="08CB43E3" w:rsidR="00895219" w:rsidRDefault="00895219" w:rsidP="00895219">
      <w:r>
        <w:rPr>
          <w:noProof/>
          <w:lang w:eastAsia="en-AU"/>
        </w:rPr>
        <w:lastRenderedPageBreak/>
        <w:drawing>
          <wp:anchor distT="0" distB="0" distL="114300" distR="114300" simplePos="0" relativeHeight="251759616" behindDoc="0" locked="0" layoutInCell="1" allowOverlap="1" wp14:anchorId="4BC7E4B6" wp14:editId="72DD2D37">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74">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0640" behindDoc="0" locked="0" layoutInCell="1" allowOverlap="1" wp14:anchorId="15076F7D" wp14:editId="2A1C922A">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75">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76"/>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4" w:name="_Toc42799072"/>
      <w:r>
        <w:lastRenderedPageBreak/>
        <w:t>Appendix B – Data Acquisition System Gerber Files</w:t>
      </w:r>
      <w:bookmarkEnd w:id="12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6240" behindDoc="0" locked="0" layoutInCell="1" allowOverlap="1" wp14:anchorId="57DED9B8" wp14:editId="2520206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8288" behindDoc="0" locked="0" layoutInCell="1" allowOverlap="1" wp14:anchorId="54D0AA79" wp14:editId="6147CA40">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67.3pt;margin-top:369.35pt;width:537.2pt;height:22.45pt;z-index:2517882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Iz0G2o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7264" behindDoc="0" locked="0" layoutInCell="1" allowOverlap="1" wp14:anchorId="38BD9AD1" wp14:editId="65F1ECF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90336" behindDoc="0" locked="0" layoutInCell="1" allowOverlap="1" wp14:anchorId="60569170" wp14:editId="2DCF4E6C">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367.35pt;width:537.2pt;height:22.4pt;z-index:2517903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G2vXM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91360" behindDoc="0" locked="0" layoutInCell="1" allowOverlap="1" wp14:anchorId="01487442" wp14:editId="465F170C">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93408" behindDoc="0" locked="0" layoutInCell="1" allowOverlap="1" wp14:anchorId="1E9DCD00" wp14:editId="61709A5C">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8.1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C9pvdK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77777777" w:rsidR="00D63820" w:rsidRDefault="00D63820" w:rsidP="00D63820"/>
    <w:p w14:paraId="0862E50F" w14:textId="1F9DEFAC" w:rsidR="00D63820" w:rsidRDefault="00D63820" w:rsidP="00D63820"/>
    <w:p w14:paraId="1BB40799" w14:textId="306991B1" w:rsidR="00D63820" w:rsidRDefault="00D63820" w:rsidP="00D63820"/>
    <w:p w14:paraId="27649F57" w14:textId="4AC82F7A" w:rsidR="00D63820" w:rsidRDefault="001A1C74" w:rsidP="00D63820">
      <w:r>
        <w:rPr>
          <w:noProof/>
        </w:rPr>
        <w:lastRenderedPageBreak/>
        <w:drawing>
          <wp:anchor distT="0" distB="0" distL="114300" distR="114300" simplePos="0" relativeHeight="251794432" behindDoc="0" locked="0" layoutInCell="1" allowOverlap="1" wp14:anchorId="12A177B5" wp14:editId="2A73135B">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96480" behindDoc="0" locked="0" layoutInCell="1" allowOverlap="1" wp14:anchorId="12DB030B" wp14:editId="14F3675B">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67.3pt;margin-top:13.85pt;width:537.2pt;height:22.4pt;z-index:2517964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cQ3Qc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46974" behindDoc="0" locked="0" layoutInCell="1" allowOverlap="1" wp14:anchorId="7A9C7709" wp14:editId="1BF314AF">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8528" behindDoc="0" locked="0" layoutInCell="1" allowOverlap="1" wp14:anchorId="31280A39" wp14:editId="48661320">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14.15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AVhqRu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82"/>
          <w:pgSz w:w="16838" w:h="11906" w:orient="landscape" w:code="9"/>
          <w:pgMar w:top="1701" w:right="1701" w:bottom="1440" w:left="1701" w:header="709" w:footer="709" w:gutter="0"/>
          <w:pgNumType w:start="1" w:chapStyle="1"/>
          <w:cols w:space="708"/>
          <w:docGrid w:linePitch="360"/>
        </w:sectPr>
      </w:pPr>
    </w:p>
    <w:p w14:paraId="4D369234" w14:textId="0CB1DA45" w:rsidR="001A1C74" w:rsidRDefault="001A1C74" w:rsidP="001A1C74">
      <w:pPr>
        <w:pStyle w:val="Heading1"/>
      </w:pPr>
      <w:r>
        <w:lastRenderedPageBreak/>
        <w:t xml:space="preserve">Appendix C – Mock </w:t>
      </w:r>
      <w:r w:rsidR="0011026B">
        <w:t xml:space="preserve">MENG3800 Project Description (Based on </w:t>
      </w:r>
      <w:r w:rsidR="00BD3BFD">
        <w:t xml:space="preserve">2018 ENGG3850 Project List </w:t>
      </w:r>
      <w:r w:rsidR="00BD3BFD">
        <w:fldChar w:fldCharType="begin"/>
      </w:r>
      <w:r w:rsidR="00BD3BFD">
        <w:instrText xml:space="preserve"> ADDIN EN.CITE &lt;EndNote&gt;&lt;Cite&gt;&lt;Author&gt;Schulz&lt;/Author&gt;&lt;Year&gt;2018&lt;/Year&gt;&lt;RecNum&gt;98&lt;/RecNum&gt;&lt;DisplayText&gt;[10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BD3BFD">
        <w:rPr>
          <w:noProof/>
        </w:rPr>
        <w:t>[106]</w:t>
      </w:r>
      <w:r w:rsidR="00BD3BFD">
        <w:fldChar w:fldCharType="end"/>
      </w:r>
      <w:r w:rsidR="00BD3BFD">
        <w:t>)</w:t>
      </w:r>
    </w:p>
    <w:p w14:paraId="3BB498AE" w14:textId="1A522713"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7777777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379568E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7E5A9D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5CB7E40A"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0A2E1BC2"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51D0E33F"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25152" behindDoc="1" locked="0" layoutInCell="0" allowOverlap="1" wp14:anchorId="2522ACC3" wp14:editId="6A5913E3">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1" type="#_x0000_t202" style="position:absolute;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uFhDn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77777777"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7200" behindDoc="1" locked="0" layoutInCell="0" allowOverlap="1" wp14:anchorId="4C95B944" wp14:editId="59E5F9E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2" type="#_x0000_t202" style="position:absolute;left:0;text-align:left;margin-left:0;margin-top:0;width:461.85pt;height:197.95pt;rotation:-45;z-index:-2514892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9OECwIAAPYDAAAOAAAAZHJzL2Uyb0RvYy54bWysU8Fu2zAMvQ/YPwi6L06yOm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Lyb04Q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8224" behindDoc="0" locked="0" layoutInCell="1" allowOverlap="1" wp14:anchorId="027324AB" wp14:editId="02F1DC04">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61082953"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30272" behindDoc="1" locked="0" layoutInCell="0" allowOverlap="1" wp14:anchorId="40DB0B9F" wp14:editId="2E59B31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3" type="#_x0000_t202" style="position:absolute;left:0;text-align:left;margin-left:0;margin-top:0;width:461.85pt;height:197.95pt;rotation:-45;z-index:-2514862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R8GCQ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rLR8G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84"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0262705B"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2C60534F"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32320" behindDoc="1" locked="0" layoutInCell="0" allowOverlap="1" wp14:anchorId="0668C9E8" wp14:editId="66E806E6">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14" type="#_x0000_t202" style="position:absolute;margin-left:0;margin-top:0;width:461.85pt;height:197.95pt;rotation:-45;z-index:-2514841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BFkCQ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BPBBFk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1A1C74">
      <w:footerReference w:type="default" r:id="rId85"/>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59F33A" w14:textId="77777777" w:rsidR="006066D3" w:rsidRDefault="006066D3" w:rsidP="00490097">
      <w:r>
        <w:separator/>
      </w:r>
    </w:p>
  </w:endnote>
  <w:endnote w:type="continuationSeparator" w:id="0">
    <w:p w14:paraId="746E5354" w14:textId="77777777" w:rsidR="006066D3" w:rsidRDefault="006066D3"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987C12"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CA03BE"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CD94E"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5E833C" w14:textId="77777777" w:rsidR="006066D3" w:rsidRDefault="006066D3" w:rsidP="00490097">
      <w:r>
        <w:separator/>
      </w:r>
    </w:p>
  </w:footnote>
  <w:footnote w:type="continuationSeparator" w:id="0">
    <w:p w14:paraId="16EEEFA5" w14:textId="77777777" w:rsidR="006066D3" w:rsidRDefault="006066D3" w:rsidP="004900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A5E469" w14:textId="77777777" w:rsidR="00F2577A" w:rsidRDefault="00F257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6C6F8F" w14:textId="77777777" w:rsidR="00F2577A" w:rsidRDefault="00F257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2FAFA" w14:textId="77777777" w:rsidR="00F2577A" w:rsidRDefault="00F257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6"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1"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4"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7"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8"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9"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0"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1"/>
  </w:num>
  <w:num w:numId="2">
    <w:abstractNumId w:val="13"/>
  </w:num>
  <w:num w:numId="3">
    <w:abstractNumId w:val="35"/>
  </w:num>
  <w:num w:numId="4">
    <w:abstractNumId w:val="25"/>
  </w:num>
  <w:num w:numId="5">
    <w:abstractNumId w:val="32"/>
  </w:num>
  <w:num w:numId="6">
    <w:abstractNumId w:val="30"/>
  </w:num>
  <w:num w:numId="7">
    <w:abstractNumId w:val="5"/>
  </w:num>
  <w:num w:numId="8">
    <w:abstractNumId w:val="28"/>
  </w:num>
  <w:num w:numId="9">
    <w:abstractNumId w:val="15"/>
  </w:num>
  <w:num w:numId="10">
    <w:abstractNumId w:val="1"/>
  </w:num>
  <w:num w:numId="11">
    <w:abstractNumId w:val="19"/>
  </w:num>
  <w:num w:numId="12">
    <w:abstractNumId w:val="17"/>
  </w:num>
  <w:num w:numId="13">
    <w:abstractNumId w:val="14"/>
  </w:num>
  <w:num w:numId="14">
    <w:abstractNumId w:val="3"/>
  </w:num>
  <w:num w:numId="15">
    <w:abstractNumId w:val="7"/>
  </w:num>
  <w:num w:numId="16">
    <w:abstractNumId w:val="33"/>
  </w:num>
  <w:num w:numId="17">
    <w:abstractNumId w:val="9"/>
  </w:num>
  <w:num w:numId="18">
    <w:abstractNumId w:val="11"/>
  </w:num>
  <w:num w:numId="19">
    <w:abstractNumId w:val="2"/>
  </w:num>
  <w:num w:numId="20">
    <w:abstractNumId w:val="29"/>
  </w:num>
  <w:num w:numId="21">
    <w:abstractNumId w:val="20"/>
  </w:num>
  <w:num w:numId="22">
    <w:abstractNumId w:val="12"/>
  </w:num>
  <w:num w:numId="23">
    <w:abstractNumId w:val="36"/>
  </w:num>
  <w:num w:numId="24">
    <w:abstractNumId w:val="4"/>
  </w:num>
  <w:num w:numId="25">
    <w:abstractNumId w:val="8"/>
  </w:num>
  <w:num w:numId="26">
    <w:abstractNumId w:val="23"/>
  </w:num>
  <w:num w:numId="27">
    <w:abstractNumId w:val="10"/>
  </w:num>
  <w:num w:numId="28">
    <w:abstractNumId w:val="24"/>
  </w:num>
  <w:num w:numId="29">
    <w:abstractNumId w:val="26"/>
  </w:num>
  <w:num w:numId="30">
    <w:abstractNumId w:val="16"/>
  </w:num>
  <w:num w:numId="31">
    <w:abstractNumId w:val="27"/>
  </w:num>
  <w:num w:numId="32">
    <w:abstractNumId w:val="6"/>
  </w:num>
  <w:num w:numId="33">
    <w:abstractNumId w:val="18"/>
  </w:num>
  <w:num w:numId="34">
    <w:abstractNumId w:val="21"/>
  </w:num>
  <w:num w:numId="35">
    <w:abstractNumId w:val="34"/>
  </w:num>
  <w:num w:numId="36">
    <w:abstractNumId w:val="22"/>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026B"/>
    <w:rsid w:val="001126C2"/>
    <w:rsid w:val="00115927"/>
    <w:rsid w:val="001271B2"/>
    <w:rsid w:val="001349B0"/>
    <w:rsid w:val="00136858"/>
    <w:rsid w:val="001404F7"/>
    <w:rsid w:val="00142E9E"/>
    <w:rsid w:val="001515D7"/>
    <w:rsid w:val="0015185C"/>
    <w:rsid w:val="00152DCE"/>
    <w:rsid w:val="00157D12"/>
    <w:rsid w:val="00160980"/>
    <w:rsid w:val="00161CF3"/>
    <w:rsid w:val="001625F6"/>
    <w:rsid w:val="00164762"/>
    <w:rsid w:val="0017018B"/>
    <w:rsid w:val="00171033"/>
    <w:rsid w:val="00173CAF"/>
    <w:rsid w:val="00175F7F"/>
    <w:rsid w:val="001763FC"/>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28F9"/>
    <w:rsid w:val="0022336D"/>
    <w:rsid w:val="002412FA"/>
    <w:rsid w:val="00256E67"/>
    <w:rsid w:val="0026262E"/>
    <w:rsid w:val="00262CAF"/>
    <w:rsid w:val="00266D6D"/>
    <w:rsid w:val="00275AD7"/>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66D3"/>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9E7"/>
    <w:rsid w:val="0085423A"/>
    <w:rsid w:val="00856150"/>
    <w:rsid w:val="0086636E"/>
    <w:rsid w:val="0087132E"/>
    <w:rsid w:val="00874476"/>
    <w:rsid w:val="00875DF8"/>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11.png"/><Relationship Id="rId39" Type="http://schemas.microsoft.com/office/2007/relationships/hdphoto" Target="media/hdphoto1.wdp"/><Relationship Id="rId21" Type="http://schemas.openxmlformats.org/officeDocument/2006/relationships/image" Target="media/image6.jp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jpeg"/><Relationship Id="rId63" Type="http://schemas.openxmlformats.org/officeDocument/2006/relationships/image" Target="media/image47.jpg"/><Relationship Id="rId68" Type="http://schemas.openxmlformats.org/officeDocument/2006/relationships/image" Target="media/image51.PNG"/><Relationship Id="rId76" Type="http://schemas.openxmlformats.org/officeDocument/2006/relationships/footer" Target="footer6.xml"/><Relationship Id="rId84"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54.png"/><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4.png"/><Relationship Id="rId11" Type="http://schemas.openxmlformats.org/officeDocument/2006/relationships/image" Target="media/image3.png"/><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jpeg"/><Relationship Id="rId58" Type="http://schemas.openxmlformats.org/officeDocument/2006/relationships/image" Target="media/image42.PNG"/><Relationship Id="rId66" Type="http://schemas.openxmlformats.org/officeDocument/2006/relationships/image" Target="media/image49.png"/><Relationship Id="rId74" Type="http://schemas.openxmlformats.org/officeDocument/2006/relationships/image" Target="media/image56.PNG"/><Relationship Id="rId79" Type="http://schemas.openxmlformats.org/officeDocument/2006/relationships/image" Target="media/image60.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5.png"/><Relationship Id="rId82" Type="http://schemas.openxmlformats.org/officeDocument/2006/relationships/footer" Target="footer7.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jpeg"/><Relationship Id="rId64" Type="http://schemas.openxmlformats.org/officeDocument/2006/relationships/hyperlink" Target="https://daq.netlify.app/" TargetMode="External"/><Relationship Id="rId69" Type="http://schemas.openxmlformats.org/officeDocument/2006/relationships/image" Target="media/image52.PNG"/><Relationship Id="rId77" Type="http://schemas.openxmlformats.org/officeDocument/2006/relationships/image" Target="media/image58.png"/><Relationship Id="rId8" Type="http://schemas.openxmlformats.org/officeDocument/2006/relationships/endnotes" Target="endnotes.xml"/><Relationship Id="rId51" Type="http://schemas.openxmlformats.org/officeDocument/2006/relationships/image" Target="media/image35.jpeg"/><Relationship Id="rId72" Type="http://schemas.openxmlformats.org/officeDocument/2006/relationships/footer" Target="footer5.xml"/><Relationship Id="rId80" Type="http://schemas.openxmlformats.org/officeDocument/2006/relationships/image" Target="media/image61.png"/><Relationship Id="rId85" Type="http://schemas.openxmlformats.org/officeDocument/2006/relationships/footer" Target="footer8.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8.jpeg"/><Relationship Id="rId62" Type="http://schemas.openxmlformats.org/officeDocument/2006/relationships/image" Target="media/image46.png"/><Relationship Id="rId70" Type="http://schemas.openxmlformats.org/officeDocument/2006/relationships/image" Target="media/image53.png"/><Relationship Id="rId75" Type="http://schemas.openxmlformats.org/officeDocument/2006/relationships/image" Target="media/image57.PNG"/><Relationship Id="rId83"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jpe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6.jpeg"/><Relationship Id="rId60" Type="http://schemas.openxmlformats.org/officeDocument/2006/relationships/image" Target="media/image44.png"/><Relationship Id="rId65" Type="http://schemas.openxmlformats.org/officeDocument/2006/relationships/image" Target="media/image48.png"/><Relationship Id="rId73" Type="http://schemas.openxmlformats.org/officeDocument/2006/relationships/image" Target="media/image55.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94</TotalTime>
  <Pages>93</Pages>
  <Words>35580</Words>
  <Characters>202095</Characters>
  <Application>Microsoft Office Word</Application>
  <DocSecurity>0</DocSecurity>
  <Lines>5181</Lines>
  <Paragraphs>1901</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33</cp:revision>
  <cp:lastPrinted>2019-11-08T10:22:00Z</cp:lastPrinted>
  <dcterms:created xsi:type="dcterms:W3CDTF">2020-06-03T08:02:00Z</dcterms:created>
  <dcterms:modified xsi:type="dcterms:W3CDTF">2020-06-18T02:29:00Z</dcterms:modified>
</cp:coreProperties>
</file>